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9CD8A" w14:textId="139055C1" w:rsidR="00921A25" w:rsidRPr="00B01BD9" w:rsidRDefault="00921A25" w:rsidP="00B74742">
      <w:pPr>
        <w:jc w:val="center"/>
        <w:rPr>
          <w:rFonts w:ascii="楷体" w:eastAsia="楷体" w:hAnsi="楷体"/>
          <w:sz w:val="44"/>
          <w:szCs w:val="44"/>
        </w:rPr>
      </w:pPr>
      <w:r w:rsidRPr="00B01BD9">
        <w:rPr>
          <w:rFonts w:ascii="楷体" w:eastAsia="楷体" w:hAnsi="楷体" w:hint="eastAsia"/>
          <w:sz w:val="44"/>
          <w:szCs w:val="44"/>
        </w:rPr>
        <w:t>多功能机器人设计</w:t>
      </w:r>
      <w:r w:rsidR="000F2FFD">
        <w:rPr>
          <w:rFonts w:ascii="楷体" w:eastAsia="楷体" w:hAnsi="楷体" w:hint="eastAsia"/>
          <w:sz w:val="44"/>
          <w:szCs w:val="44"/>
        </w:rPr>
        <w:t>与实现</w:t>
      </w:r>
    </w:p>
    <w:p w14:paraId="0483AA97" w14:textId="6E6E1FE0" w:rsidR="00B74742" w:rsidRDefault="00B74742" w:rsidP="00B74742">
      <w:pPr>
        <w:jc w:val="center"/>
        <w:rPr>
          <w:rFonts w:ascii="楷体" w:eastAsia="楷体" w:hAnsi="楷体"/>
          <w:sz w:val="28"/>
          <w:szCs w:val="28"/>
        </w:rPr>
      </w:pPr>
      <w:r>
        <w:rPr>
          <w:rFonts w:ascii="楷体" w:eastAsia="楷体" w:hAnsi="楷体" w:hint="eastAsia"/>
          <w:sz w:val="28"/>
          <w:szCs w:val="28"/>
        </w:rPr>
        <w:t>1</w:t>
      </w:r>
      <w:r>
        <w:rPr>
          <w:rFonts w:ascii="楷体" w:eastAsia="楷体" w:hAnsi="楷体"/>
          <w:sz w:val="28"/>
          <w:szCs w:val="28"/>
        </w:rPr>
        <w:t xml:space="preserve">9130104 </w:t>
      </w:r>
      <w:r>
        <w:rPr>
          <w:rFonts w:ascii="楷体" w:eastAsia="楷体" w:hAnsi="楷体" w:hint="eastAsia"/>
          <w:sz w:val="28"/>
          <w:szCs w:val="28"/>
        </w:rPr>
        <w:t>计科(卓工)</w:t>
      </w:r>
      <w:r>
        <w:rPr>
          <w:rFonts w:ascii="楷体" w:eastAsia="楷体" w:hAnsi="楷体"/>
          <w:sz w:val="28"/>
          <w:szCs w:val="28"/>
        </w:rPr>
        <w:t xml:space="preserve"> </w:t>
      </w:r>
      <w:r>
        <w:rPr>
          <w:rFonts w:ascii="楷体" w:eastAsia="楷体" w:hAnsi="楷体" w:hint="eastAsia"/>
          <w:sz w:val="28"/>
          <w:szCs w:val="28"/>
        </w:rPr>
        <w:t>顾佳凯</w:t>
      </w:r>
    </w:p>
    <w:p w14:paraId="48EB07D7" w14:textId="666EAF92" w:rsidR="00B74742" w:rsidRDefault="003C5568" w:rsidP="003C5568">
      <w:pPr>
        <w:pStyle w:val="1"/>
      </w:pPr>
      <w:r>
        <w:rPr>
          <w:rFonts w:hint="eastAsia"/>
        </w:rPr>
        <w:t>1</w:t>
      </w:r>
      <w:r>
        <w:t>.</w:t>
      </w:r>
      <w:r w:rsidR="00B74742">
        <w:rPr>
          <w:rFonts w:hint="eastAsia"/>
        </w:rPr>
        <w:t>概述</w:t>
      </w:r>
    </w:p>
    <w:p w14:paraId="0AD12827" w14:textId="7A236BCC" w:rsidR="003C5568" w:rsidRDefault="003C5568" w:rsidP="003C5568">
      <w:pPr>
        <w:pStyle w:val="2"/>
        <w:numPr>
          <w:ilvl w:val="1"/>
          <w:numId w:val="2"/>
        </w:numPr>
      </w:pPr>
      <w:r>
        <w:rPr>
          <w:rFonts w:hint="eastAsia"/>
        </w:rPr>
        <w:t>课题背景</w:t>
      </w:r>
    </w:p>
    <w:p w14:paraId="3BEB70CA" w14:textId="6F707A74" w:rsidR="00784753" w:rsidRPr="00784753" w:rsidRDefault="00784753" w:rsidP="00784753">
      <w:r>
        <w:rPr>
          <w:rFonts w:hint="eastAsia"/>
        </w:rPr>
        <w:t>基于人类活动感知力的自主调光机器人，增添</w:t>
      </w:r>
      <w:r w:rsidR="00B01BD9">
        <w:rPr>
          <w:rFonts w:hint="eastAsia"/>
        </w:rPr>
        <w:t>数码管</w:t>
      </w:r>
      <w:r w:rsidR="004717AA">
        <w:rPr>
          <w:rFonts w:hint="eastAsia"/>
        </w:rPr>
        <w:t>滚动</w:t>
      </w:r>
      <w:r w:rsidR="00B01BD9">
        <w:rPr>
          <w:rFonts w:hint="eastAsia"/>
        </w:rPr>
        <w:t>显示数字模块</w:t>
      </w:r>
      <w:r w:rsidR="00AA6FC5">
        <w:rPr>
          <w:rFonts w:hint="eastAsia"/>
        </w:rPr>
        <w:t>，使其功能更多样。</w:t>
      </w:r>
    </w:p>
    <w:p w14:paraId="0A870DA7" w14:textId="77777777" w:rsidR="00784753" w:rsidRDefault="00784753" w:rsidP="003C5568"/>
    <w:p w14:paraId="5C9DA61A" w14:textId="34D82164" w:rsidR="003C5568" w:rsidRDefault="003C5568" w:rsidP="003C5568">
      <w:pPr>
        <w:pStyle w:val="2"/>
        <w:numPr>
          <w:ilvl w:val="1"/>
          <w:numId w:val="2"/>
        </w:numPr>
      </w:pPr>
      <w:r>
        <w:rPr>
          <w:rFonts w:hint="eastAsia"/>
        </w:rPr>
        <w:t>问题提出</w:t>
      </w:r>
    </w:p>
    <w:p w14:paraId="6285D124" w14:textId="1152267E" w:rsidR="009E09AC" w:rsidRPr="009E09AC" w:rsidRDefault="009E09AC" w:rsidP="009E09AC">
      <w:r>
        <w:rPr>
          <w:rFonts w:hint="eastAsia"/>
        </w:rPr>
        <w:t>由于本人arduino的编程能力欠佳，故我选择在前面课程作业的基础上增添新模块，作为单片机课程的课程设计。</w:t>
      </w:r>
    </w:p>
    <w:p w14:paraId="58E36476" w14:textId="3EA7E3B8" w:rsidR="003C5568" w:rsidRDefault="003C5568" w:rsidP="003C5568"/>
    <w:p w14:paraId="49D7CDE1" w14:textId="1533AF26" w:rsidR="003C5568" w:rsidRDefault="003C5568" w:rsidP="003C5568">
      <w:pPr>
        <w:pStyle w:val="2"/>
        <w:numPr>
          <w:ilvl w:val="1"/>
          <w:numId w:val="2"/>
        </w:numPr>
      </w:pPr>
      <w:r>
        <w:rPr>
          <w:rFonts w:hint="eastAsia"/>
        </w:rPr>
        <w:t>国内外现状</w:t>
      </w:r>
    </w:p>
    <w:p w14:paraId="7AD3047E" w14:textId="689F5EBA" w:rsidR="000A165F" w:rsidRDefault="000A165F" w:rsidP="000A165F">
      <w:pPr>
        <w:pStyle w:val="a3"/>
        <w:numPr>
          <w:ilvl w:val="0"/>
          <w:numId w:val="3"/>
        </w:numPr>
        <w:ind w:firstLineChars="0"/>
      </w:pPr>
      <w:r>
        <w:rPr>
          <w:rFonts w:hint="eastAsia"/>
        </w:rPr>
        <w:t>国外</w:t>
      </w:r>
    </w:p>
    <w:p w14:paraId="4501FDFB" w14:textId="77777777" w:rsidR="000A165F" w:rsidRPr="000A165F" w:rsidRDefault="000A165F" w:rsidP="000A165F"/>
    <w:p w14:paraId="6ED3B18D" w14:textId="6AEAB8B4" w:rsidR="00E73A75" w:rsidRDefault="000A165F" w:rsidP="00E73A75">
      <w:pPr>
        <w:ind w:firstLine="420"/>
      </w:pPr>
      <w:r>
        <w:t>A</w:t>
      </w:r>
      <w:r w:rsidR="00C22F90">
        <w:t>rduino</w:t>
      </w:r>
      <w:r w:rsidR="00C22F90">
        <w:rPr>
          <w:rFonts w:hint="eastAsia"/>
        </w:rPr>
        <w:t>官网的最新</w:t>
      </w:r>
      <w:r w:rsidR="004032CB">
        <w:t>B</w:t>
      </w:r>
      <w:r w:rsidR="00C22F90">
        <w:rPr>
          <w:rFonts w:hint="eastAsia"/>
        </w:rPr>
        <w:t>log中报道了一位</w:t>
      </w:r>
      <w:r>
        <w:t>A</w:t>
      </w:r>
      <w:r w:rsidR="00C22F90">
        <w:rPr>
          <w:rFonts w:hint="eastAsia"/>
        </w:rPr>
        <w:t>rduino爱好者B</w:t>
      </w:r>
      <w:r w:rsidR="00C22F90">
        <w:t>ruton</w:t>
      </w:r>
      <w:r w:rsidR="00C22F90">
        <w:rPr>
          <w:rFonts w:hint="eastAsia"/>
        </w:rPr>
        <w:t>，他制作了由</w:t>
      </w:r>
      <w:r>
        <w:t>A</w:t>
      </w:r>
      <w:r w:rsidR="00C22F90">
        <w:rPr>
          <w:rFonts w:hint="eastAsia"/>
        </w:rPr>
        <w:t>rduino控制的平衡背包，成功解决了走钢丝的问题。</w:t>
      </w:r>
      <w:r w:rsidR="00C22F90">
        <w:fldChar w:fldCharType="begin"/>
      </w:r>
      <w:r w:rsidR="00C22F90">
        <w:instrText xml:space="preserve"> ADDIN ZOTERO_ITEM CSL_CITATION {"citationID":"i6D82nJ5","properties":{"formattedCitation":"\\super [1]\\nosupersub{}","plainCitation":"[1]","noteIndex":0},"citationItems":[{"id":75,"uris":["http://zotero.org/users/8892697/items/X2FNQTCT"],"itemData":{"id":75,"type":"post-weblog","abstract":"Walking a tightrope does take skill and natural balance, but it is really a matter of inertia. This is why you see acrobats carrying long poles on the high wire — the weight and length of the pole creates inertia that gravity must overcome in order to topple the performer. But those poles are unwieldy. […]","container-title":"Arduino Blog","language":"en","title":"Can Arduino help with tightrope walking?","URL":"https://blog.arduino.cc/2022/06/17/can-arduino-help-with-tightrope-walking/","accessed":{"date-parts":[["2022",6,17]]},"issued":{"date-parts":[["2022",6,16]]}}}],"schema":"https://github.com/citation-style-language/schema/raw/master/csl-citation.json"} </w:instrText>
      </w:r>
      <w:r w:rsidR="00C22F90">
        <w:fldChar w:fldCharType="separate"/>
      </w:r>
      <w:r w:rsidR="00C22F90" w:rsidRPr="00C22F90">
        <w:rPr>
          <w:rFonts w:ascii="等线" w:eastAsia="等线" w:hAnsi="等线" w:cs="Times New Roman"/>
          <w:kern w:val="0"/>
          <w:szCs w:val="24"/>
          <w:vertAlign w:val="superscript"/>
        </w:rPr>
        <w:t>[1]</w:t>
      </w:r>
      <w:r w:rsidR="00C22F90">
        <w:fldChar w:fldCharType="end"/>
      </w:r>
    </w:p>
    <w:p w14:paraId="7356A4B6" w14:textId="279F97C4" w:rsidR="009E5BCC" w:rsidRDefault="000A165F" w:rsidP="00E73A75">
      <w:pPr>
        <w:ind w:firstLine="420"/>
      </w:pPr>
      <w:r>
        <w:t>A</w:t>
      </w:r>
      <w:r w:rsidR="00C22F90">
        <w:rPr>
          <w:rFonts w:hint="eastAsia"/>
        </w:rPr>
        <w:t>rduino爱好者dumont，</w:t>
      </w:r>
      <w:r w:rsidR="00E73A75">
        <w:rPr>
          <w:rFonts w:hint="eastAsia"/>
        </w:rPr>
        <w:t>收到了</w:t>
      </w:r>
      <w:r>
        <w:t>A</w:t>
      </w:r>
      <w:r w:rsidR="00E73A75">
        <w:rPr>
          <w:rFonts w:hint="eastAsia"/>
        </w:rPr>
        <w:t>rduino</w:t>
      </w:r>
      <w:r w:rsidR="00E73A75">
        <w:t xml:space="preserve"> </w:t>
      </w:r>
      <w:r w:rsidR="001A15F1">
        <w:t>U</w:t>
      </w:r>
      <w:r w:rsidR="00E73A75">
        <w:rPr>
          <w:rFonts w:hint="eastAsia"/>
        </w:rPr>
        <w:t>no迷你限量版项链后，将其放在了一个有趣的可穿戴设备的显著位置，避免了大多数硬件的命运—安全地存放在盒子里或放在架子上展示。</w:t>
      </w:r>
      <w:r w:rsidR="00E73A75">
        <w:fldChar w:fldCharType="begin"/>
      </w:r>
      <w:r w:rsidR="00E73A75">
        <w:instrText xml:space="preserve"> ADDIN ZOTERO_ITEM CSL_CITATION {"citationID":"ob8kF8TG","properties":{"formattedCitation":"\\super [2]\\nosupersub{}","plainCitation":"[2]","noteIndex":0},"citationItems":[{"id":77,"uris":["http://zotero.org/users/8892697/items/NTIYIDBP"],"itemData":{"id":77,"type":"post-weblog","abstract":"When Katie Dumont of element14 Presents received her Arduino UNO Mini Limited Edition, she was concerned that it would end up like most of her other pieces of hardware — either stored somewhere safely in its box or on a shelf for display. But because she wanted it to avoid this fate, her other idea […]","container-title":"Arduino Blog","language":"en","title":"An UNO Mini Limited Edition necklace is a must-have accessory for Arduino lovers!","URL":"https://blog.arduino.cc/2022/06/11/an-uno-mini-limited-edition-necklace-is-a-must-have-accessory-for-makers/","accessed":{"date-parts":[["2022",6,17]]},"issued":{"date-parts":[["2022",6,11]]}}}],"schema":"https://github.com/citation-style-language/schema/raw/master/csl-citation.json"} </w:instrText>
      </w:r>
      <w:r w:rsidR="00E73A75">
        <w:fldChar w:fldCharType="separate"/>
      </w:r>
      <w:r w:rsidR="00E73A75" w:rsidRPr="00E73A75">
        <w:rPr>
          <w:rFonts w:ascii="等线" w:eastAsia="等线" w:hAnsi="等线" w:cs="Times New Roman"/>
          <w:kern w:val="0"/>
          <w:szCs w:val="24"/>
          <w:vertAlign w:val="superscript"/>
        </w:rPr>
        <w:t>[2]</w:t>
      </w:r>
      <w:r w:rsidR="00E73A75">
        <w:fldChar w:fldCharType="end"/>
      </w:r>
    </w:p>
    <w:p w14:paraId="4EECAD42" w14:textId="622CC30E" w:rsidR="00E73A75" w:rsidRDefault="0046735D" w:rsidP="00E73A75">
      <w:pPr>
        <w:ind w:firstLine="420"/>
      </w:pPr>
      <w:r>
        <w:rPr>
          <w:rFonts w:hint="eastAsia"/>
        </w:rPr>
        <w:t>罗马尼亚的一个村庄，搭建了一个使用</w:t>
      </w:r>
      <w:r w:rsidR="000A165F">
        <w:t>A</w:t>
      </w:r>
      <w:r>
        <w:rPr>
          <w:rFonts w:hint="eastAsia"/>
        </w:rPr>
        <w:t>rduino</w:t>
      </w:r>
      <w:r>
        <w:t xml:space="preserve"> </w:t>
      </w:r>
      <w:r w:rsidR="00017FCF">
        <w:t>N</w:t>
      </w:r>
      <w:r>
        <w:rPr>
          <w:rFonts w:hint="eastAsia"/>
        </w:rPr>
        <w:t>ano作为控制板的系统，该系统可以连续监测七户人家的水位，不再需要人工监测。</w:t>
      </w:r>
      <w:r w:rsidRPr="009E5BCC">
        <w:rPr>
          <w:rFonts w:hint="eastAsia"/>
        </w:rPr>
        <w:t xml:space="preserve"> </w:t>
      </w:r>
      <w:r w:rsidR="004C5AA7">
        <w:fldChar w:fldCharType="begin"/>
      </w:r>
      <w:r w:rsidR="004C5AA7">
        <w:instrText xml:space="preserve"> ADDIN ZOTERO_ITEM CSL_CITATION {"citationID":"yOn3bfjO","properties":{"formattedCitation":"\\super [3]\\nosupersub{}","plainCitation":"[3]","noteIndex":0},"citationItems":[{"id":79,"uris":["http://zotero.org/users/8892697/items/MJQP2GU5"],"itemData":{"id":79,"type":"post-weblog","abstract":"For the last 50 years, Ovidiu’s Romanian village has relied on a small water source located at a spring, but due to increased droughts, they have since been dependent on an additional well. So far, the process of switching on the pump to refill the main reservoir has been done manually and without much precision, which […]","container-title":"Arduino Blog","language":"en","title":"This system continuously monitors water levels for seven houses","URL":"https://blog.arduino.cc/2022/06/08/this-system-continuously-monitors-water-levels-for-seven-houses/","accessed":{"date-parts":[["2022",6,17]]},"issued":{"date-parts":[["2022",6,8]]}}}],"schema":"https://github.com/citation-style-language/schema/raw/master/csl-citation.json"} </w:instrText>
      </w:r>
      <w:r w:rsidR="004C5AA7">
        <w:fldChar w:fldCharType="separate"/>
      </w:r>
      <w:r w:rsidR="004C5AA7" w:rsidRPr="004C5AA7">
        <w:rPr>
          <w:rFonts w:ascii="等线" w:eastAsia="等线" w:hAnsi="等线" w:cs="Times New Roman"/>
          <w:kern w:val="0"/>
          <w:szCs w:val="24"/>
          <w:vertAlign w:val="superscript"/>
        </w:rPr>
        <w:t>[3]</w:t>
      </w:r>
      <w:r w:rsidR="004C5AA7">
        <w:fldChar w:fldCharType="end"/>
      </w:r>
    </w:p>
    <w:p w14:paraId="2AFCDD45" w14:textId="2C02B59B" w:rsidR="004C5AA7" w:rsidRDefault="004C5AA7" w:rsidP="000A165F"/>
    <w:p w14:paraId="7EFDC5EF" w14:textId="1E45ED3D" w:rsidR="000A165F" w:rsidRDefault="000A165F" w:rsidP="000A165F">
      <w:pPr>
        <w:pStyle w:val="a3"/>
        <w:numPr>
          <w:ilvl w:val="0"/>
          <w:numId w:val="3"/>
        </w:numPr>
        <w:ind w:firstLineChars="0"/>
      </w:pPr>
      <w:r>
        <w:rPr>
          <w:rFonts w:hint="eastAsia"/>
        </w:rPr>
        <w:t>国内</w:t>
      </w:r>
    </w:p>
    <w:p w14:paraId="7BAAF80B" w14:textId="5E45B743" w:rsidR="000A165F" w:rsidRDefault="000A165F" w:rsidP="003C22BF">
      <w:pPr>
        <w:ind w:firstLine="420"/>
      </w:pPr>
    </w:p>
    <w:p w14:paraId="020808AF" w14:textId="77777777" w:rsidR="003C22BF" w:rsidRDefault="000A165F" w:rsidP="003C22BF">
      <w:pPr>
        <w:ind w:firstLine="420"/>
      </w:pPr>
      <w:r>
        <w:rPr>
          <w:rFonts w:hint="eastAsia"/>
        </w:rPr>
        <w:t>当字节跳动的Tiktok走向了世界，不禁感慨何时中国的硬件也能崛起？硬件一直是国内的一个短板。</w:t>
      </w:r>
    </w:p>
    <w:p w14:paraId="33947B6E" w14:textId="64AEA79D" w:rsidR="000A165F" w:rsidRPr="009E5BCC" w:rsidRDefault="000A165F" w:rsidP="003C22BF">
      <w:pPr>
        <w:ind w:firstLine="420"/>
      </w:pPr>
      <w:r>
        <w:t>A</w:t>
      </w:r>
      <w:r>
        <w:rPr>
          <w:rFonts w:hint="eastAsia"/>
        </w:rPr>
        <w:t>rduino在国内起步较晚</w:t>
      </w:r>
      <w:r w:rsidR="00FA02E7">
        <w:rPr>
          <w:rFonts w:hint="eastAsia"/>
        </w:rPr>
        <w:t>，</w:t>
      </w:r>
      <w:r w:rsidR="003C22BF">
        <w:rPr>
          <w:rFonts w:hint="eastAsia"/>
        </w:rPr>
        <w:t>在知网发现了一篇较为有趣的</w:t>
      </w:r>
      <w:r w:rsidR="006C76A3">
        <w:t>A</w:t>
      </w:r>
      <w:r w:rsidR="003C22BF">
        <w:t>rduino</w:t>
      </w:r>
      <w:r w:rsidR="003C22BF">
        <w:rPr>
          <w:rFonts w:hint="eastAsia"/>
        </w:rPr>
        <w:t>文献，该文献的作者是一名广东省的高中生，他基于arduino设计了智能监控抓拍器，用于捕获偷用电脑的证据。</w:t>
      </w:r>
      <w:r w:rsidR="003C22BF">
        <w:fldChar w:fldCharType="begin"/>
      </w:r>
      <w:r w:rsidR="00217A06">
        <w:instrText xml:space="preserve"> ADDIN ZOTERO_ITEM CSL_CITATION {"citationID":"zhz4NYRQ","properties":{"formattedCitation":"\\super [4]\\nosupersub{}","plainCitation":"[4]","noteIndex":0},"citationItems":[{"id":81,"uris":["http://zotero.org/users/8892697/items/7U6LGANC"],"itemData":{"id":81,"type":"article-journal","abstract":"&amp;lt;正&amp;gt;最近朋友A向我诉苦：“总有人趁我不在的时候偷用我的电脑，不是打乱桌面的图标顺序，就是删除我的文件。你能帮我想个办法，找到偷用我电脑的‘真凶’吗？”要抓到“真凶”，就得找到其偷用电脑的证据，最好的证据就是留下相关的影像！最初，我建议A用电脑自带的摄像头充当监控器。但研讨后我们发现，电脑自带的摄像头录制的视频时间过长，不便于快速查找“真凶”，所以这个方案被否定了。","container-title":"发明</w:instrText>
      </w:r>
      <w:r w:rsidR="00217A06">
        <w:rPr>
          <w:rFonts w:hint="eastAsia"/>
        </w:rPr>
        <w:instrText>与创新</w:instrText>
      </w:r>
      <w:r w:rsidR="00217A06">
        <w:instrText xml:space="preserve">(高中生)","ISSN":"1672-0954","issue":"05","language":"中文;","page":"39-41","title":"是谁动了我的电脑——基于Arduino的智能监控抓拍器设计","author":[{"family":"陈","given":"霖凯"}],"issued":{"date-parts":[["2022"]]}}}],"schema":"https://github.com/citation-style-language/schema/raw/master/csl-citation.json"} </w:instrText>
      </w:r>
      <w:r w:rsidR="003C22BF">
        <w:fldChar w:fldCharType="separate"/>
      </w:r>
      <w:r w:rsidR="00217A06" w:rsidRPr="00217A06">
        <w:rPr>
          <w:rFonts w:ascii="等线" w:eastAsia="等线" w:hAnsi="等线" w:cs="Times New Roman"/>
          <w:kern w:val="0"/>
          <w:szCs w:val="24"/>
          <w:vertAlign w:val="superscript"/>
        </w:rPr>
        <w:t>[4]</w:t>
      </w:r>
      <w:r w:rsidR="003C22BF">
        <w:fldChar w:fldCharType="end"/>
      </w:r>
    </w:p>
    <w:p w14:paraId="01229170" w14:textId="28C7F2A7" w:rsidR="003C5568" w:rsidRDefault="00217A06" w:rsidP="003C5568">
      <w:pPr>
        <w:pStyle w:val="a3"/>
      </w:pPr>
      <w:r>
        <w:rPr>
          <w:rFonts w:hint="eastAsia"/>
        </w:rPr>
        <w:t>国内有学者借助立创E</w:t>
      </w:r>
      <w:r>
        <w:t>DA</w:t>
      </w:r>
      <w:r>
        <w:rPr>
          <w:rFonts w:hint="eastAsia"/>
        </w:rPr>
        <w:t>平台设计了系统硬件电路，使用Arduino</w:t>
      </w:r>
      <w:r>
        <w:t xml:space="preserve"> IDE</w:t>
      </w:r>
      <w:r>
        <w:rPr>
          <w:rFonts w:hint="eastAsia"/>
        </w:rPr>
        <w:t>软件编写系统控制值程序，实现对空气中酒精浓度的实时检测。</w:t>
      </w:r>
      <w:r w:rsidR="006B6603">
        <w:rPr>
          <w:rFonts w:hint="eastAsia"/>
        </w:rPr>
        <w:t>该车辆防酒驾系统被验证是可靠的。</w:t>
      </w:r>
      <w:r w:rsidR="0031413E">
        <w:fldChar w:fldCharType="begin"/>
      </w:r>
      <w:r w:rsidR="0031413E">
        <w:instrText xml:space="preserve"> ADDIN ZOTERO_ITEM CSL_CITATION {"citationID":"fppBxL2i","properties":{"formattedCitation":"\\super [5]\\nosupersub{}","plainCitation":"[5]","noteIndex":0},"citationItems":[{"id":83,"uris":["http://zotero.org/users/8892697/items/VFEQ4JXV"],"itemData":{"id":83,"type":"article-journal","abstract":"为了减少酒后驾车造成的悲剧，设计了车辆防酒驾系统。借助立创EDA平台设计了系统硬件电路，应用Arduino IDE软件编写系统控制程序，实现空气中酒精浓度的实时监测。实际测试验证了系统的可靠性。","container-title":"湖北汽车工业学院学报","ISSN":"1008-5483","issue":"01","language":"中文;","page":"63-65","title":"基于Arduino的</w:instrText>
      </w:r>
      <w:r w:rsidR="0031413E">
        <w:rPr>
          <w:rFonts w:hint="eastAsia"/>
        </w:rPr>
        <w:instrText>车辆防酒驾系统</w:instrText>
      </w:r>
      <w:r w:rsidR="0031413E">
        <w:instrText xml:space="preserve">","volume":"36","author":[{"family":"贺","given":"焕利"},{"family":"王","given":"宇峰"},{"family":"章","given":"丽"}],"issued":{"date-parts":[["2022"]]}}}],"schema":"https://github.com/citation-style-language/schema/raw/master/csl-citation.json"} </w:instrText>
      </w:r>
      <w:r w:rsidR="0031413E">
        <w:fldChar w:fldCharType="separate"/>
      </w:r>
      <w:r w:rsidR="0031413E" w:rsidRPr="0031413E">
        <w:rPr>
          <w:rFonts w:ascii="等线" w:eastAsia="等线" w:hAnsi="等线" w:cs="Times New Roman"/>
          <w:kern w:val="0"/>
          <w:szCs w:val="24"/>
          <w:vertAlign w:val="superscript"/>
        </w:rPr>
        <w:t>[5]</w:t>
      </w:r>
      <w:r w:rsidR="0031413E">
        <w:fldChar w:fldCharType="end"/>
      </w:r>
    </w:p>
    <w:p w14:paraId="19B4CA23" w14:textId="6046551E" w:rsidR="00322489" w:rsidRDefault="00322489" w:rsidP="00322489">
      <w:r>
        <w:tab/>
      </w:r>
      <w:r w:rsidR="00775A74">
        <w:rPr>
          <w:rFonts w:hint="eastAsia"/>
        </w:rPr>
        <w:t>国内有研究人员以Arduino控制板为核心，利用软件编程实现了对小车的蓝牙控制。</w:t>
      </w:r>
      <w:r w:rsidR="005D3406">
        <w:fldChar w:fldCharType="begin"/>
      </w:r>
      <w:r w:rsidR="003E3E08">
        <w:instrText xml:space="preserve"> ADDIN ZOTERO_ITEM CSL_CITATION {"citationID":"LWTeInxE","properties":{"formattedCitation":"\\super [6]\\nosupersub{}","plainCitation":"[6]","noteIndex":0},"citationItems":[{"id":"v3g2w6JY/IAI6B2QO","uris":["http://zotero.org/users/8892697/items/KAQ2ZDFU"],"itemData":{"id":85,"type":"article-journal","abstract":"以Arduino控制板作为核心，利用软件编程实现对L298n电机驱动控制模块的直接控制，进而带动四个直流电机，实现小车的前进、后退、左进、右进等运动功能；辅以蜂鸣器模块以及蓝牙模块，实现小车的鸣笛功能以及蓝牙控制。另外为了实现对小车不同速度的控制，在程序编写时增加挡位功能，实现三速度个挡位的切换。通过手机APP与蓝牙小车进行信息交互，实现对小车功能的控制。测试结果表明，小车能够实现的预期设</w:instrText>
      </w:r>
      <w:r w:rsidR="003E3E08">
        <w:rPr>
          <w:rFonts w:hint="eastAsia"/>
        </w:rPr>
        <w:instrText>计功能，并且设计的系统成本较低，携带便利。</w:instrText>
      </w:r>
      <w:r w:rsidR="003E3E08">
        <w:instrText xml:space="preserve">","container-title":"电子测试","DOI":"10.16520/j.cnki.1000-8519.2022.07.015","ISSN":"1000-8519","issue":"07","language":"中文;","page":"21-23","source":"CNKI","title":"基于Arduino的智能蓝牙小车设计","volume":"36","author":[{"family":"李","given":"柯"}],"issued":{"date-parts":[["2022"]]}}}],"schema":"https://github.com/citation-style-language/schema/raw/master/csl-citation.json"} </w:instrText>
      </w:r>
      <w:r w:rsidR="005D3406">
        <w:fldChar w:fldCharType="separate"/>
      </w:r>
      <w:r w:rsidR="005D3406" w:rsidRPr="005D3406">
        <w:rPr>
          <w:rFonts w:ascii="等线" w:eastAsia="等线" w:hAnsi="等线" w:cs="Times New Roman"/>
          <w:kern w:val="0"/>
          <w:szCs w:val="24"/>
          <w:vertAlign w:val="superscript"/>
        </w:rPr>
        <w:t>[6]</w:t>
      </w:r>
      <w:r w:rsidR="005D3406">
        <w:fldChar w:fldCharType="end"/>
      </w:r>
    </w:p>
    <w:p w14:paraId="73897204" w14:textId="7AE7FA49" w:rsidR="00322489" w:rsidRDefault="00322489" w:rsidP="00322489"/>
    <w:p w14:paraId="3079C605" w14:textId="77777777" w:rsidR="00322489" w:rsidRDefault="00322489" w:rsidP="00322489"/>
    <w:p w14:paraId="2E174331" w14:textId="3233D473" w:rsidR="003C5568" w:rsidRDefault="003C5568" w:rsidP="003C5568">
      <w:pPr>
        <w:pStyle w:val="2"/>
        <w:numPr>
          <w:ilvl w:val="1"/>
          <w:numId w:val="2"/>
        </w:numPr>
      </w:pPr>
      <w:r>
        <w:rPr>
          <w:rFonts w:hint="eastAsia"/>
        </w:rPr>
        <w:t>创新点</w:t>
      </w:r>
    </w:p>
    <w:p w14:paraId="29233E49" w14:textId="47EC10C4" w:rsidR="003C5568" w:rsidRDefault="00F2706C" w:rsidP="00B273CD">
      <w:r>
        <w:rPr>
          <w:rFonts w:hint="eastAsia"/>
        </w:rPr>
        <w:t>本课程设计无创新点。虽说创新是人类进步的阶梯，但殊不知创新是建立在你对该学科充分理解的基础上</w:t>
      </w:r>
      <w:r w:rsidR="005F026B">
        <w:rPr>
          <w:rFonts w:hint="eastAsia"/>
        </w:rPr>
        <w:t>进行</w:t>
      </w:r>
      <w:r>
        <w:rPr>
          <w:rFonts w:hint="eastAsia"/>
        </w:rPr>
        <w:t>的学术活动。我目前的水平对于单片机这门课程最多算是入了个门，也可能门还没入，故不考虑创新点。</w:t>
      </w:r>
    </w:p>
    <w:p w14:paraId="75C42D33" w14:textId="77777777" w:rsidR="00B273CD" w:rsidRPr="00B273CD" w:rsidRDefault="00B273CD" w:rsidP="00B273CD"/>
    <w:p w14:paraId="308A8424" w14:textId="26EF16C4" w:rsidR="003C5568" w:rsidRDefault="003C5568" w:rsidP="003C5568">
      <w:pPr>
        <w:pStyle w:val="1"/>
        <w:numPr>
          <w:ilvl w:val="0"/>
          <w:numId w:val="2"/>
        </w:numPr>
      </w:pPr>
      <w:r>
        <w:rPr>
          <w:rFonts w:hint="eastAsia"/>
        </w:rPr>
        <w:t>需求分析</w:t>
      </w:r>
    </w:p>
    <w:p w14:paraId="3A45E857" w14:textId="15E52851" w:rsidR="003C5568" w:rsidRDefault="003C5568" w:rsidP="003C5568">
      <w:pPr>
        <w:pStyle w:val="2"/>
        <w:numPr>
          <w:ilvl w:val="1"/>
          <w:numId w:val="2"/>
        </w:numPr>
      </w:pPr>
      <w:r>
        <w:rPr>
          <w:rFonts w:hint="eastAsia"/>
        </w:rPr>
        <w:t>功能需求</w:t>
      </w:r>
    </w:p>
    <w:p w14:paraId="134855EA" w14:textId="65B9757A" w:rsidR="00207D4C" w:rsidRDefault="00F2117D" w:rsidP="00207D4C">
      <w:r>
        <w:rPr>
          <w:rFonts w:hint="eastAsia"/>
        </w:rPr>
        <w:t>设计并制作一个桌面机器人，有如下功能：</w:t>
      </w:r>
    </w:p>
    <w:p w14:paraId="16DCB00D" w14:textId="2B5A9753" w:rsidR="00F2117D" w:rsidRDefault="00F2117D" w:rsidP="00207D4C"/>
    <w:p w14:paraId="696F4DE6" w14:textId="409CBDCD" w:rsidR="007C36EC" w:rsidRDefault="007C36EC" w:rsidP="00F2117D">
      <w:pPr>
        <w:pStyle w:val="a3"/>
        <w:numPr>
          <w:ilvl w:val="0"/>
          <w:numId w:val="3"/>
        </w:numPr>
        <w:ind w:firstLineChars="0"/>
      </w:pPr>
      <w:r>
        <w:rPr>
          <w:rFonts w:hint="eastAsia"/>
        </w:rPr>
        <w:t>加入光敏电阻器，使得机器人能监控环境光的强弱</w:t>
      </w:r>
      <w:r w:rsidR="0083165A">
        <w:rPr>
          <w:rFonts w:hint="eastAsia"/>
        </w:rPr>
        <w:t>。</w:t>
      </w:r>
    </w:p>
    <w:p w14:paraId="7934C548" w14:textId="582A3C96" w:rsidR="00F2117D" w:rsidRDefault="007C36EC" w:rsidP="00F2117D">
      <w:pPr>
        <w:pStyle w:val="a3"/>
        <w:numPr>
          <w:ilvl w:val="0"/>
          <w:numId w:val="3"/>
        </w:numPr>
        <w:ind w:firstLineChars="0"/>
      </w:pPr>
      <w:r>
        <w:rPr>
          <w:rFonts w:hint="eastAsia"/>
        </w:rPr>
        <w:t>加入</w:t>
      </w:r>
      <w:r w:rsidR="00F2117D">
        <w:rPr>
          <w:rFonts w:hint="eastAsia"/>
        </w:rPr>
        <w:t>P</w:t>
      </w:r>
      <w:r w:rsidR="00F2117D">
        <w:t>IR</w:t>
      </w:r>
      <w:r w:rsidR="00F2117D">
        <w:rPr>
          <w:rFonts w:hint="eastAsia"/>
        </w:rPr>
        <w:t>传感器</w:t>
      </w:r>
      <w:r>
        <w:rPr>
          <w:rFonts w:hint="eastAsia"/>
        </w:rPr>
        <w:t>，</w:t>
      </w:r>
      <w:r w:rsidR="00F2117D">
        <w:rPr>
          <w:rFonts w:hint="eastAsia"/>
        </w:rPr>
        <w:t>使得机器人能具备检测有效范围内的人类活动</w:t>
      </w:r>
      <w:r w:rsidR="0083165A">
        <w:rPr>
          <w:rFonts w:hint="eastAsia"/>
        </w:rPr>
        <w:t>。</w:t>
      </w:r>
    </w:p>
    <w:p w14:paraId="22B3E620" w14:textId="67631B89" w:rsidR="0071335B" w:rsidRDefault="0071335B" w:rsidP="00F2117D">
      <w:pPr>
        <w:pStyle w:val="a3"/>
        <w:numPr>
          <w:ilvl w:val="0"/>
          <w:numId w:val="3"/>
        </w:numPr>
        <w:ind w:firstLineChars="0"/>
      </w:pPr>
      <w:r>
        <w:rPr>
          <w:rFonts w:hint="eastAsia"/>
        </w:rPr>
        <w:t>当机器人检测到有效范围内有人类活动，则L</w:t>
      </w:r>
      <w:r>
        <w:t>ED</w:t>
      </w:r>
      <w:r>
        <w:rPr>
          <w:rFonts w:hint="eastAsia"/>
        </w:rPr>
        <w:t>灯亮起</w:t>
      </w:r>
      <w:r w:rsidR="0083165A">
        <w:rPr>
          <w:rFonts w:hint="eastAsia"/>
        </w:rPr>
        <w:t>。</w:t>
      </w:r>
    </w:p>
    <w:p w14:paraId="50BC6856" w14:textId="602436D3" w:rsidR="003C5568" w:rsidRDefault="0071335B" w:rsidP="003C5568">
      <w:pPr>
        <w:pStyle w:val="a3"/>
        <w:numPr>
          <w:ilvl w:val="0"/>
          <w:numId w:val="3"/>
        </w:numPr>
        <w:ind w:firstLineChars="0"/>
      </w:pPr>
      <w:r>
        <w:rPr>
          <w:rFonts w:hint="eastAsia"/>
        </w:rPr>
        <w:t>当机器人检测到有效范围内有人类活动，并且此刻的光强度过大，则发生报警</w:t>
      </w:r>
      <w:r w:rsidR="0083165A">
        <w:rPr>
          <w:rFonts w:hint="eastAsia"/>
        </w:rPr>
        <w:t>。</w:t>
      </w:r>
    </w:p>
    <w:p w14:paraId="279B4908" w14:textId="77777777" w:rsidR="008F2AC5" w:rsidRDefault="008F2AC5" w:rsidP="008F2AC5"/>
    <w:p w14:paraId="5ADE4901" w14:textId="0DEB7974" w:rsidR="008F2AC5" w:rsidRDefault="003C5568" w:rsidP="008F2AC5">
      <w:pPr>
        <w:pStyle w:val="2"/>
        <w:numPr>
          <w:ilvl w:val="1"/>
          <w:numId w:val="2"/>
        </w:numPr>
      </w:pPr>
      <w:r>
        <w:rPr>
          <w:rFonts w:hint="eastAsia"/>
        </w:rPr>
        <w:t>非功能性需求</w:t>
      </w:r>
    </w:p>
    <w:p w14:paraId="4B72E872" w14:textId="273DE08B" w:rsidR="008F2AC5" w:rsidRPr="008F2AC5" w:rsidRDefault="008F2AC5" w:rsidP="008F2AC5">
      <w:pPr>
        <w:pStyle w:val="a3"/>
        <w:numPr>
          <w:ilvl w:val="0"/>
          <w:numId w:val="4"/>
        </w:numPr>
        <w:ind w:firstLineChars="0"/>
      </w:pPr>
      <w:r>
        <w:rPr>
          <w:rFonts w:hint="eastAsia"/>
        </w:rPr>
        <w:t>数码管滚动显示数字模块</w:t>
      </w:r>
      <w:r w:rsidR="006F00B8">
        <w:rPr>
          <w:rFonts w:hint="eastAsia"/>
        </w:rPr>
        <w:t>，见证时间流逝。</w:t>
      </w:r>
    </w:p>
    <w:p w14:paraId="3DFB4745" w14:textId="4A25B28B" w:rsidR="003C5568" w:rsidRDefault="003C5568" w:rsidP="003C5568"/>
    <w:p w14:paraId="233F5E08" w14:textId="1D6B585F" w:rsidR="003C5568" w:rsidRDefault="003C5568" w:rsidP="00277A7F">
      <w:pPr>
        <w:pStyle w:val="2"/>
        <w:numPr>
          <w:ilvl w:val="1"/>
          <w:numId w:val="2"/>
        </w:numPr>
      </w:pPr>
      <w:r>
        <w:rPr>
          <w:rFonts w:hint="eastAsia"/>
        </w:rPr>
        <w:t>可行性分析</w:t>
      </w:r>
    </w:p>
    <w:p w14:paraId="27FFDA6D" w14:textId="692459A4" w:rsidR="00277A7F" w:rsidRDefault="00277A7F" w:rsidP="00277A7F">
      <w:pPr>
        <w:pStyle w:val="a3"/>
        <w:numPr>
          <w:ilvl w:val="0"/>
          <w:numId w:val="5"/>
        </w:numPr>
        <w:ind w:firstLineChars="0"/>
      </w:pPr>
      <w:r>
        <w:rPr>
          <w:rFonts w:hint="eastAsia"/>
        </w:rPr>
        <w:t>技术可行性</w:t>
      </w:r>
    </w:p>
    <w:p w14:paraId="328FD2D4" w14:textId="7A2B5698" w:rsidR="00277A7F" w:rsidRDefault="00277A7F" w:rsidP="00277A7F"/>
    <w:p w14:paraId="5BDBF734" w14:textId="6CF87FC5" w:rsidR="006F00B8" w:rsidRDefault="00277A7F" w:rsidP="00277A7F">
      <w:r>
        <w:rPr>
          <w:rFonts w:hint="eastAsia"/>
        </w:rPr>
        <w:t>基于Arduino编程可实现上述需求，由于某些功能模块在平时练习中出现过，故可复用</w:t>
      </w:r>
      <w:r w:rsidR="0038155F">
        <w:rPr>
          <w:rFonts w:hint="eastAsia"/>
        </w:rPr>
        <w:t>。</w:t>
      </w:r>
      <w:r>
        <w:rPr>
          <w:rFonts w:hint="eastAsia"/>
        </w:rPr>
        <w:t>技术上可行。</w:t>
      </w:r>
    </w:p>
    <w:p w14:paraId="144A9D15" w14:textId="0D78F37E" w:rsidR="006F00B8" w:rsidRDefault="006F00B8" w:rsidP="00277A7F"/>
    <w:p w14:paraId="7421D979" w14:textId="720FA73C" w:rsidR="006F00B8" w:rsidRDefault="006F00B8" w:rsidP="006F00B8">
      <w:pPr>
        <w:pStyle w:val="a3"/>
        <w:numPr>
          <w:ilvl w:val="0"/>
          <w:numId w:val="5"/>
        </w:numPr>
        <w:ind w:firstLineChars="0"/>
      </w:pPr>
      <w:r>
        <w:rPr>
          <w:rFonts w:hint="eastAsia"/>
        </w:rPr>
        <w:t>投资可行性</w:t>
      </w:r>
    </w:p>
    <w:p w14:paraId="74329665" w14:textId="1E64A459" w:rsidR="006F00B8" w:rsidRDefault="006F00B8" w:rsidP="006F00B8"/>
    <w:p w14:paraId="1601BF01" w14:textId="4150546D" w:rsidR="006F00B8" w:rsidRDefault="006F00B8" w:rsidP="002F3D81">
      <w:pPr>
        <w:tabs>
          <w:tab w:val="left" w:pos="4060"/>
        </w:tabs>
      </w:pPr>
      <w:r>
        <w:rPr>
          <w:rFonts w:hint="eastAsia"/>
        </w:rPr>
        <w:t>本课程设计无创新点，故不需要投资。</w:t>
      </w:r>
      <w:r w:rsidR="002F3D81">
        <w:tab/>
      </w:r>
    </w:p>
    <w:p w14:paraId="41C3B071" w14:textId="0B54A689" w:rsidR="002F3D81" w:rsidRDefault="002F3D81" w:rsidP="002F3D81">
      <w:pPr>
        <w:tabs>
          <w:tab w:val="left" w:pos="4060"/>
        </w:tabs>
      </w:pPr>
    </w:p>
    <w:p w14:paraId="4985942F" w14:textId="3F548066" w:rsidR="002F3D81" w:rsidRDefault="002F3D81" w:rsidP="002F3D81">
      <w:pPr>
        <w:pStyle w:val="a3"/>
        <w:numPr>
          <w:ilvl w:val="0"/>
          <w:numId w:val="5"/>
        </w:numPr>
        <w:tabs>
          <w:tab w:val="left" w:pos="4060"/>
        </w:tabs>
        <w:ind w:firstLineChars="0"/>
      </w:pPr>
      <w:r>
        <w:rPr>
          <w:rFonts w:hint="eastAsia"/>
        </w:rPr>
        <w:t>财务可行性</w:t>
      </w:r>
    </w:p>
    <w:p w14:paraId="27CEB088" w14:textId="71D70046" w:rsidR="002F3D81" w:rsidRDefault="002F3D81" w:rsidP="002F3D81">
      <w:pPr>
        <w:tabs>
          <w:tab w:val="left" w:pos="4060"/>
        </w:tabs>
      </w:pPr>
      <w:r>
        <w:rPr>
          <w:rFonts w:hint="eastAsia"/>
        </w:rPr>
        <w:t>本课程设计仅需仿真平台</w:t>
      </w:r>
      <w:r w:rsidR="00EC67EE">
        <w:t>T</w:t>
      </w:r>
      <w:r>
        <w:t>inkpad</w:t>
      </w:r>
      <w:r>
        <w:rPr>
          <w:rFonts w:hint="eastAsia"/>
        </w:rPr>
        <w:t>即可完成，故无需考虑财务问题。</w:t>
      </w:r>
    </w:p>
    <w:p w14:paraId="6265E211" w14:textId="799E8089" w:rsidR="002F3D81" w:rsidRDefault="002F3D81" w:rsidP="002F3D81">
      <w:pPr>
        <w:tabs>
          <w:tab w:val="left" w:pos="4060"/>
        </w:tabs>
      </w:pPr>
    </w:p>
    <w:p w14:paraId="50B60A38" w14:textId="077A153D" w:rsidR="002F3D81" w:rsidRDefault="002F3D81" w:rsidP="002F3D81">
      <w:pPr>
        <w:pStyle w:val="a3"/>
        <w:numPr>
          <w:ilvl w:val="0"/>
          <w:numId w:val="5"/>
        </w:numPr>
        <w:tabs>
          <w:tab w:val="left" w:pos="4060"/>
        </w:tabs>
        <w:ind w:firstLineChars="0"/>
      </w:pPr>
      <w:r>
        <w:rPr>
          <w:rFonts w:hint="eastAsia"/>
        </w:rPr>
        <w:lastRenderedPageBreak/>
        <w:t>组织可行性</w:t>
      </w:r>
    </w:p>
    <w:p w14:paraId="718D897E" w14:textId="7934FA48" w:rsidR="002F3D81" w:rsidRDefault="002F3D81" w:rsidP="002F3D81">
      <w:pPr>
        <w:tabs>
          <w:tab w:val="left" w:pos="4060"/>
        </w:tabs>
      </w:pPr>
    </w:p>
    <w:p w14:paraId="00729E63" w14:textId="79B9D4D3" w:rsidR="002F3D81" w:rsidRDefault="002F3D81" w:rsidP="002F3D81">
      <w:pPr>
        <w:tabs>
          <w:tab w:val="left" w:pos="4060"/>
        </w:tabs>
      </w:pPr>
      <w:r>
        <w:rPr>
          <w:rFonts w:hint="eastAsia"/>
        </w:rPr>
        <w:t>本课程设计由我</w:t>
      </w:r>
      <w:r w:rsidR="00D02DAE">
        <w:rPr>
          <w:rFonts w:hint="eastAsia"/>
        </w:rPr>
        <w:t>按</w:t>
      </w:r>
      <w:r w:rsidR="00D02DAE">
        <w:rPr>
          <w:rFonts w:hint="eastAsia"/>
          <w:noProof/>
        </w:rPr>
        <w:t>步</w:t>
      </w:r>
      <w:r>
        <w:rPr>
          <w:rFonts w:hint="eastAsia"/>
        </w:rPr>
        <w:t>就班完成，定能保证在截止日期前交付。</w:t>
      </w:r>
    </w:p>
    <w:p w14:paraId="1B2EC8DA" w14:textId="6CDC0E16" w:rsidR="006F00B8" w:rsidRDefault="006F00B8" w:rsidP="006F00B8"/>
    <w:p w14:paraId="5115595A" w14:textId="77777777" w:rsidR="006F00B8" w:rsidRDefault="006F00B8" w:rsidP="006F00B8"/>
    <w:p w14:paraId="5D07C2A6" w14:textId="0B1A7231" w:rsidR="003C5568" w:rsidRPr="00F73083" w:rsidRDefault="00F73083" w:rsidP="00F73083">
      <w:pPr>
        <w:pStyle w:val="1"/>
        <w:rPr>
          <w:rFonts w:asciiTheme="majorHAnsi" w:eastAsiaTheme="majorEastAsia" w:hAnsiTheme="majorHAnsi" w:cstheme="majorBidi"/>
          <w:sz w:val="32"/>
          <w:szCs w:val="32"/>
        </w:rPr>
      </w:pPr>
      <w:r>
        <w:t>3.</w:t>
      </w:r>
      <w:r w:rsidR="003C5568">
        <w:rPr>
          <w:rFonts w:hint="eastAsia"/>
        </w:rPr>
        <w:t>总体设计</w:t>
      </w:r>
    </w:p>
    <w:p w14:paraId="441A6B1A" w14:textId="63720DD0" w:rsidR="003C5568" w:rsidRDefault="00F73083" w:rsidP="00F73083">
      <w:pPr>
        <w:pStyle w:val="2"/>
      </w:pPr>
      <w:r>
        <w:rPr>
          <w:rFonts w:hint="eastAsia"/>
        </w:rPr>
        <w:t>3</w:t>
      </w:r>
      <w:r>
        <w:t>.1</w:t>
      </w:r>
      <w:r w:rsidR="003C5568">
        <w:rPr>
          <w:rFonts w:hint="eastAsia"/>
        </w:rPr>
        <w:t>系统功能框图</w:t>
      </w:r>
    </w:p>
    <w:p w14:paraId="0ABB896A" w14:textId="24654A17" w:rsidR="003C5568" w:rsidRDefault="00671F79" w:rsidP="003C5568">
      <w:r>
        <w:rPr>
          <w:noProof/>
        </w:rPr>
        <w:drawing>
          <wp:inline distT="0" distB="0" distL="0" distR="0" wp14:anchorId="5CD81C83" wp14:editId="0CA1A85B">
            <wp:extent cx="5274310" cy="27717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4310" cy="2771775"/>
                    </a:xfrm>
                    <a:prstGeom prst="rect">
                      <a:avLst/>
                    </a:prstGeom>
                  </pic:spPr>
                </pic:pic>
              </a:graphicData>
            </a:graphic>
          </wp:inline>
        </w:drawing>
      </w:r>
    </w:p>
    <w:p w14:paraId="1A773CA1" w14:textId="61CADA16" w:rsidR="00F73083" w:rsidRDefault="00F73083" w:rsidP="003C5568"/>
    <w:p w14:paraId="3E1D58A8" w14:textId="06DEF6A2" w:rsidR="003347A4" w:rsidRDefault="003347A4" w:rsidP="003C5568"/>
    <w:p w14:paraId="32A850E9" w14:textId="7E34CCFD" w:rsidR="003347A4" w:rsidRDefault="003347A4" w:rsidP="003C5568"/>
    <w:p w14:paraId="4AA8F7A7" w14:textId="4F319151" w:rsidR="003347A4" w:rsidRDefault="003347A4" w:rsidP="003C5568"/>
    <w:p w14:paraId="3BA0AD7D" w14:textId="1E2C5ED1" w:rsidR="003347A4" w:rsidRDefault="003347A4" w:rsidP="003C5568"/>
    <w:p w14:paraId="273E3991" w14:textId="193327A6" w:rsidR="003347A4" w:rsidRDefault="003347A4" w:rsidP="003C5568"/>
    <w:p w14:paraId="5A84D914" w14:textId="3588C2F0" w:rsidR="003347A4" w:rsidRDefault="003347A4" w:rsidP="003C5568"/>
    <w:p w14:paraId="02FDD280" w14:textId="5E813078" w:rsidR="003347A4" w:rsidRDefault="003347A4" w:rsidP="003347A4">
      <w:pPr>
        <w:widowControl/>
        <w:jc w:val="left"/>
      </w:pPr>
      <w:r>
        <w:br w:type="page"/>
      </w:r>
    </w:p>
    <w:p w14:paraId="18D2BA32" w14:textId="52626A4D" w:rsidR="003C5568" w:rsidRDefault="00F73083" w:rsidP="00F73083">
      <w:pPr>
        <w:pStyle w:val="2"/>
      </w:pPr>
      <w:r>
        <w:rPr>
          <w:rFonts w:hint="eastAsia"/>
        </w:rPr>
        <w:lastRenderedPageBreak/>
        <w:t>3</w:t>
      </w:r>
      <w:r>
        <w:t>.2.</w:t>
      </w:r>
      <w:r w:rsidR="003C5568">
        <w:rPr>
          <w:rFonts w:hint="eastAsia"/>
        </w:rPr>
        <w:t>数据流图</w:t>
      </w:r>
    </w:p>
    <w:p w14:paraId="2494E716" w14:textId="7ED552AA" w:rsidR="00BF71E9" w:rsidRDefault="00BF71E9" w:rsidP="00BF71E9">
      <w:pPr>
        <w:pStyle w:val="a3"/>
        <w:numPr>
          <w:ilvl w:val="0"/>
          <w:numId w:val="5"/>
        </w:numPr>
        <w:ind w:firstLineChars="0"/>
      </w:pPr>
      <w:r>
        <w:rPr>
          <w:rFonts w:hint="eastAsia"/>
        </w:rPr>
        <w:t>顶层数据流图</w:t>
      </w:r>
    </w:p>
    <w:p w14:paraId="58D132BA" w14:textId="6D52EF28" w:rsidR="00BF71E9" w:rsidRDefault="003B7431" w:rsidP="00BF71E9">
      <w:r>
        <w:rPr>
          <w:noProof/>
        </w:rPr>
        <w:drawing>
          <wp:inline distT="0" distB="0" distL="0" distR="0" wp14:anchorId="21ADB869" wp14:editId="451A9C7D">
            <wp:extent cx="5274310" cy="3921760"/>
            <wp:effectExtent l="0" t="0" r="254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3921760"/>
                    </a:xfrm>
                    <a:prstGeom prst="rect">
                      <a:avLst/>
                    </a:prstGeom>
                  </pic:spPr>
                </pic:pic>
              </a:graphicData>
            </a:graphic>
          </wp:inline>
        </w:drawing>
      </w:r>
    </w:p>
    <w:p w14:paraId="42B0BBC2" w14:textId="111FDCAB" w:rsidR="00BF71E9" w:rsidRDefault="00BF71E9" w:rsidP="00BF71E9"/>
    <w:p w14:paraId="6F40B903" w14:textId="4EF3C817" w:rsidR="003C5568" w:rsidRDefault="00BF71E9" w:rsidP="00BF71E9">
      <w:pPr>
        <w:pStyle w:val="a3"/>
        <w:numPr>
          <w:ilvl w:val="0"/>
          <w:numId w:val="5"/>
        </w:numPr>
        <w:ind w:firstLineChars="0"/>
      </w:pPr>
      <w:r>
        <w:rPr>
          <w:rFonts w:hint="eastAsia"/>
        </w:rPr>
        <w:t>0层数据流图</w:t>
      </w:r>
    </w:p>
    <w:p w14:paraId="794FF072" w14:textId="1ABCB184" w:rsidR="00BF71E9" w:rsidRDefault="00BF71E9" w:rsidP="00BF71E9"/>
    <w:p w14:paraId="5F0D8238" w14:textId="44AC3A02" w:rsidR="00E97EC9" w:rsidRDefault="003D4FA2" w:rsidP="00BB111C">
      <w:r>
        <w:rPr>
          <w:noProof/>
        </w:rPr>
        <w:drawing>
          <wp:inline distT="0" distB="0" distL="0" distR="0" wp14:anchorId="097F11A0" wp14:editId="1E62FD41">
            <wp:extent cx="5274310" cy="2335530"/>
            <wp:effectExtent l="0" t="0" r="254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335530"/>
                    </a:xfrm>
                    <a:prstGeom prst="rect">
                      <a:avLst/>
                    </a:prstGeom>
                  </pic:spPr>
                </pic:pic>
              </a:graphicData>
            </a:graphic>
          </wp:inline>
        </w:drawing>
      </w:r>
    </w:p>
    <w:p w14:paraId="1E3A344C" w14:textId="39F50BB8" w:rsidR="00BB111C" w:rsidRDefault="00BB111C" w:rsidP="00BB111C"/>
    <w:p w14:paraId="08CF6FF5" w14:textId="77777777" w:rsidR="00BB111C" w:rsidRDefault="00BB111C" w:rsidP="00BB111C"/>
    <w:p w14:paraId="560A82E7" w14:textId="40001AB6" w:rsidR="003C5568" w:rsidRDefault="003C5568" w:rsidP="003C5568">
      <w:pPr>
        <w:pStyle w:val="2"/>
      </w:pPr>
      <w:r>
        <w:rPr>
          <w:rFonts w:hint="eastAsia"/>
        </w:rPr>
        <w:lastRenderedPageBreak/>
        <w:t>3</w:t>
      </w:r>
      <w:r>
        <w:t>.3.</w:t>
      </w:r>
      <w:r>
        <w:rPr>
          <w:rFonts w:hint="eastAsia"/>
        </w:rPr>
        <w:t>状态图</w:t>
      </w:r>
    </w:p>
    <w:p w14:paraId="6D5B669B" w14:textId="204F52F6" w:rsidR="00997ED1" w:rsidRDefault="00997ED1" w:rsidP="006F764D">
      <w:pPr>
        <w:pStyle w:val="a3"/>
        <w:widowControl/>
        <w:numPr>
          <w:ilvl w:val="0"/>
          <w:numId w:val="2"/>
        </w:numPr>
        <w:ind w:firstLineChars="0"/>
        <w:jc w:val="left"/>
      </w:pPr>
      <w:r>
        <w:rPr>
          <w:rFonts w:hint="eastAsia"/>
        </w:rPr>
        <w:t>蜂鸣器的状态转换图</w:t>
      </w:r>
    </w:p>
    <w:p w14:paraId="4838E3DF" w14:textId="46BD9EAF" w:rsidR="00997ED1" w:rsidRDefault="00997ED1" w:rsidP="00997ED1">
      <w:pPr>
        <w:widowControl/>
        <w:jc w:val="left"/>
      </w:pPr>
    </w:p>
    <w:p w14:paraId="737D725E" w14:textId="4F73501D" w:rsidR="00F0581B" w:rsidRDefault="00F0581B" w:rsidP="00997ED1">
      <w:pPr>
        <w:widowControl/>
        <w:jc w:val="left"/>
      </w:pPr>
      <w:r>
        <w:rPr>
          <w:noProof/>
        </w:rPr>
        <w:drawing>
          <wp:inline distT="0" distB="0" distL="0" distR="0" wp14:anchorId="15D549A5" wp14:editId="759482D0">
            <wp:extent cx="5274310" cy="225044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2250440"/>
                    </a:xfrm>
                    <a:prstGeom prst="rect">
                      <a:avLst/>
                    </a:prstGeom>
                  </pic:spPr>
                </pic:pic>
              </a:graphicData>
            </a:graphic>
          </wp:inline>
        </w:drawing>
      </w:r>
    </w:p>
    <w:p w14:paraId="6A34DC94" w14:textId="77777777" w:rsidR="006F764D" w:rsidRDefault="006F764D" w:rsidP="00997ED1">
      <w:pPr>
        <w:widowControl/>
        <w:jc w:val="left"/>
      </w:pPr>
    </w:p>
    <w:p w14:paraId="6E649BB1" w14:textId="77777777" w:rsidR="006F764D" w:rsidRDefault="006F764D" w:rsidP="00997ED1">
      <w:pPr>
        <w:widowControl/>
        <w:jc w:val="left"/>
      </w:pPr>
    </w:p>
    <w:p w14:paraId="6BF8E1F9" w14:textId="77777777" w:rsidR="00997ED1" w:rsidRDefault="00997ED1" w:rsidP="00997ED1">
      <w:pPr>
        <w:widowControl/>
        <w:jc w:val="left"/>
      </w:pPr>
    </w:p>
    <w:p w14:paraId="004B3C78" w14:textId="615B7C1E" w:rsidR="006F764D" w:rsidRDefault="00997ED1" w:rsidP="006F764D">
      <w:pPr>
        <w:pStyle w:val="a3"/>
        <w:widowControl/>
        <w:numPr>
          <w:ilvl w:val="0"/>
          <w:numId w:val="2"/>
        </w:numPr>
        <w:ind w:firstLineChars="0"/>
        <w:jc w:val="left"/>
      </w:pPr>
      <w:r>
        <w:rPr>
          <w:rFonts w:hint="eastAsia"/>
        </w:rPr>
        <w:t>L</w:t>
      </w:r>
      <w:r>
        <w:t>ED</w:t>
      </w:r>
      <w:r>
        <w:rPr>
          <w:rFonts w:hint="eastAsia"/>
        </w:rPr>
        <w:t>的状态转换图</w:t>
      </w:r>
    </w:p>
    <w:p w14:paraId="0DB57168" w14:textId="5D6B5056" w:rsidR="006F764D" w:rsidRDefault="006F764D" w:rsidP="006F764D">
      <w:pPr>
        <w:widowControl/>
        <w:jc w:val="left"/>
      </w:pPr>
    </w:p>
    <w:p w14:paraId="33798DCA" w14:textId="77777777" w:rsidR="00566B42" w:rsidRDefault="00F0581B" w:rsidP="00566B42">
      <w:pPr>
        <w:widowControl/>
        <w:jc w:val="left"/>
      </w:pPr>
      <w:r>
        <w:rPr>
          <w:noProof/>
        </w:rPr>
        <w:drawing>
          <wp:inline distT="0" distB="0" distL="0" distR="0" wp14:anchorId="138B54A1" wp14:editId="2BA083EF">
            <wp:extent cx="5274310" cy="4258310"/>
            <wp:effectExtent l="0" t="0" r="254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4258310"/>
                    </a:xfrm>
                    <a:prstGeom prst="rect">
                      <a:avLst/>
                    </a:prstGeom>
                  </pic:spPr>
                </pic:pic>
              </a:graphicData>
            </a:graphic>
          </wp:inline>
        </w:drawing>
      </w:r>
    </w:p>
    <w:p w14:paraId="607F495E" w14:textId="7E8E4853" w:rsidR="003C5568" w:rsidRPr="003C5568" w:rsidRDefault="003C5568" w:rsidP="00566B42">
      <w:pPr>
        <w:pStyle w:val="1"/>
      </w:pPr>
      <w:r>
        <w:rPr>
          <w:rFonts w:hint="eastAsia"/>
        </w:rPr>
        <w:lastRenderedPageBreak/>
        <w:t>4</w:t>
      </w:r>
      <w:r>
        <w:t>.</w:t>
      </w:r>
      <w:r>
        <w:rPr>
          <w:rFonts w:hint="eastAsia"/>
        </w:rPr>
        <w:t>详细设计</w:t>
      </w:r>
    </w:p>
    <w:p w14:paraId="4E550015" w14:textId="08418973" w:rsidR="003C5568" w:rsidRDefault="003C5568" w:rsidP="003C5568">
      <w:pPr>
        <w:pStyle w:val="2"/>
      </w:pPr>
      <w:r>
        <w:rPr>
          <w:rFonts w:hint="eastAsia"/>
        </w:rPr>
        <w:t>4</w:t>
      </w:r>
      <w:r>
        <w:t>.1.</w:t>
      </w:r>
      <w:r>
        <w:rPr>
          <w:rFonts w:hint="eastAsia"/>
        </w:rPr>
        <w:t>硬件设计</w:t>
      </w:r>
    </w:p>
    <w:p w14:paraId="0E55F57C" w14:textId="3DD90560" w:rsidR="00813D07" w:rsidRDefault="00813D07" w:rsidP="00813D07">
      <w:pPr>
        <w:pStyle w:val="a3"/>
        <w:numPr>
          <w:ilvl w:val="0"/>
          <w:numId w:val="5"/>
        </w:numPr>
        <w:ind w:firstLineChars="0"/>
      </w:pPr>
      <w:r>
        <w:rPr>
          <w:rFonts w:hint="eastAsia"/>
        </w:rPr>
        <w:t>完整电路图</w:t>
      </w:r>
    </w:p>
    <w:p w14:paraId="4453FA36" w14:textId="40A1AF10" w:rsidR="00813D07" w:rsidRDefault="00813D07" w:rsidP="00813D07"/>
    <w:p w14:paraId="15C5CE29" w14:textId="1D534311" w:rsidR="00813D07" w:rsidRDefault="00813D07" w:rsidP="00813D07">
      <w:r>
        <w:rPr>
          <w:noProof/>
        </w:rPr>
        <w:drawing>
          <wp:inline distT="0" distB="0" distL="0" distR="0" wp14:anchorId="1E409CDF" wp14:editId="523EA514">
            <wp:extent cx="5274310" cy="5390515"/>
            <wp:effectExtent l="0" t="0" r="254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5390515"/>
                    </a:xfrm>
                    <a:prstGeom prst="rect">
                      <a:avLst/>
                    </a:prstGeom>
                  </pic:spPr>
                </pic:pic>
              </a:graphicData>
            </a:graphic>
          </wp:inline>
        </w:drawing>
      </w:r>
    </w:p>
    <w:p w14:paraId="389BD8E3" w14:textId="5AB95836" w:rsidR="00813D07" w:rsidRDefault="00813D07" w:rsidP="003A3358"/>
    <w:p w14:paraId="137A0662" w14:textId="4B538D41" w:rsidR="006E2555" w:rsidRDefault="006E2555" w:rsidP="003A3358"/>
    <w:p w14:paraId="5F5EE488" w14:textId="56722127" w:rsidR="006E2555" w:rsidRDefault="006E2555" w:rsidP="003A3358"/>
    <w:p w14:paraId="736EB6A6" w14:textId="7961E434" w:rsidR="006E2555" w:rsidRDefault="006E2555" w:rsidP="003A3358"/>
    <w:p w14:paraId="3B7CA04B" w14:textId="371E2B66" w:rsidR="006E2555" w:rsidRDefault="006E2555" w:rsidP="003A3358"/>
    <w:p w14:paraId="1B73ACD7" w14:textId="3FBA8434" w:rsidR="006E2555" w:rsidRDefault="006E2555" w:rsidP="003A3358"/>
    <w:p w14:paraId="716E9F65" w14:textId="3BE5E419" w:rsidR="006E2555" w:rsidRDefault="006E2555" w:rsidP="003A3358"/>
    <w:p w14:paraId="26435B8E" w14:textId="011C2AF6" w:rsidR="006E2555" w:rsidRDefault="006E2555" w:rsidP="003A3358"/>
    <w:p w14:paraId="30A8C0B6" w14:textId="20593AD0" w:rsidR="006E2555" w:rsidRDefault="006E2555" w:rsidP="006E2555">
      <w:pPr>
        <w:pStyle w:val="a3"/>
        <w:numPr>
          <w:ilvl w:val="0"/>
          <w:numId w:val="5"/>
        </w:numPr>
        <w:ind w:firstLineChars="0"/>
      </w:pPr>
      <w:r>
        <w:rPr>
          <w:rFonts w:hint="eastAsia"/>
        </w:rPr>
        <w:lastRenderedPageBreak/>
        <w:t>原理图、元器件清单</w:t>
      </w:r>
    </w:p>
    <w:p w14:paraId="0959F1CD" w14:textId="014B25EA" w:rsidR="006E2555" w:rsidRDefault="006E2555" w:rsidP="003A3358">
      <w:r>
        <w:rPr>
          <w:noProof/>
        </w:rPr>
        <w:drawing>
          <wp:inline distT="0" distB="0" distL="0" distR="0" wp14:anchorId="3AFA2753" wp14:editId="29C3602A">
            <wp:extent cx="3733333" cy="2980952"/>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33333" cy="2980952"/>
                    </a:xfrm>
                    <a:prstGeom prst="rect">
                      <a:avLst/>
                    </a:prstGeom>
                  </pic:spPr>
                </pic:pic>
              </a:graphicData>
            </a:graphic>
          </wp:inline>
        </w:drawing>
      </w:r>
    </w:p>
    <w:p w14:paraId="775EEB3A" w14:textId="77777777" w:rsidR="006E2555" w:rsidRDefault="006E2555" w:rsidP="003A3358"/>
    <w:p w14:paraId="13C9EA38" w14:textId="5A9DEB76" w:rsidR="003A3358" w:rsidRDefault="003A3358" w:rsidP="003A3358">
      <w:r>
        <w:rPr>
          <w:rFonts w:hint="eastAsia"/>
        </w:rPr>
        <w:t>具有人类活动感知功能的自适应调光机器人在之前实验的基础上增</w:t>
      </w:r>
    </w:p>
    <w:p w14:paraId="442B1805" w14:textId="77777777" w:rsidR="003A3358" w:rsidRDefault="003A3358" w:rsidP="003A3358">
      <w:r>
        <w:rPr>
          <w:rFonts w:hint="eastAsia"/>
        </w:rPr>
        <w:t>加了</w:t>
      </w:r>
      <w:r>
        <w:t>PIR传感器。PIR具有三个引脚，信号口与ArduinoUNO的12</w:t>
      </w:r>
    </w:p>
    <w:p w14:paraId="44456211" w14:textId="77777777" w:rsidR="003A3358" w:rsidRDefault="003A3358" w:rsidP="003A3358">
      <w:r>
        <w:rPr>
          <w:rFonts w:hint="eastAsia"/>
        </w:rPr>
        <w:t>引脚电路连接，</w:t>
      </w:r>
      <w:r>
        <w:t>VCC和GND分别接入ArduinoUNO的VCC和GND。具</w:t>
      </w:r>
    </w:p>
    <w:p w14:paraId="24E09F9E" w14:textId="281F47D6" w:rsidR="003A3358" w:rsidRDefault="003A3358" w:rsidP="003A3358">
      <w:r>
        <w:rPr>
          <w:rFonts w:hint="eastAsia"/>
        </w:rPr>
        <w:t>体电路端口分配如下表所示。</w:t>
      </w:r>
    </w:p>
    <w:p w14:paraId="5313B049" w14:textId="355ECEAA" w:rsidR="003A3358" w:rsidRDefault="003A3358" w:rsidP="003A3358"/>
    <w:p w14:paraId="112B2A0D" w14:textId="7B1E0522" w:rsidR="003A3358" w:rsidRDefault="003A3358" w:rsidP="003A3358">
      <w:r>
        <w:rPr>
          <w:noProof/>
        </w:rPr>
        <w:drawing>
          <wp:inline distT="0" distB="0" distL="0" distR="0" wp14:anchorId="19CA1CC9" wp14:editId="011C0D33">
            <wp:extent cx="5274310" cy="153289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532890"/>
                    </a:xfrm>
                    <a:prstGeom prst="rect">
                      <a:avLst/>
                    </a:prstGeom>
                  </pic:spPr>
                </pic:pic>
              </a:graphicData>
            </a:graphic>
          </wp:inline>
        </w:drawing>
      </w:r>
    </w:p>
    <w:p w14:paraId="7761F686" w14:textId="1A31F4A3" w:rsidR="003C5568" w:rsidRDefault="003C5568" w:rsidP="003C5568"/>
    <w:p w14:paraId="0982D81A" w14:textId="7BA90A79" w:rsidR="006E2555" w:rsidRDefault="006E2555" w:rsidP="003C5568"/>
    <w:p w14:paraId="1F03CA88" w14:textId="6F7D7F92" w:rsidR="006E2555" w:rsidRDefault="006E2555" w:rsidP="003C5568"/>
    <w:p w14:paraId="3C93FEC6" w14:textId="14A1B9CA" w:rsidR="006E2555" w:rsidRDefault="006E2555" w:rsidP="003C5568"/>
    <w:p w14:paraId="1B613547" w14:textId="7B45B5CA" w:rsidR="006E2555" w:rsidRDefault="006E2555" w:rsidP="003C5568"/>
    <w:p w14:paraId="3C5BEDC9" w14:textId="2DBE04F9" w:rsidR="006E2555" w:rsidRDefault="006E2555" w:rsidP="003C5568"/>
    <w:p w14:paraId="6DD18CD6" w14:textId="1B14D96B" w:rsidR="006E2555" w:rsidRDefault="006E2555" w:rsidP="003C5568"/>
    <w:p w14:paraId="0423310D" w14:textId="551D7D8A" w:rsidR="006E2555" w:rsidRDefault="006E2555" w:rsidP="003C5568"/>
    <w:p w14:paraId="6765EB5A" w14:textId="77777777" w:rsidR="006E2555" w:rsidRDefault="006E2555" w:rsidP="003C5568"/>
    <w:p w14:paraId="56EE4A75" w14:textId="77777777" w:rsidR="00A60D17" w:rsidRDefault="00A60D17" w:rsidP="003C5568"/>
    <w:p w14:paraId="776B3D27" w14:textId="328E873F" w:rsidR="003C5568" w:rsidRDefault="003C5568" w:rsidP="003C5568">
      <w:pPr>
        <w:pStyle w:val="2"/>
      </w:pPr>
      <w:r>
        <w:rPr>
          <w:rFonts w:hint="eastAsia"/>
        </w:rPr>
        <w:lastRenderedPageBreak/>
        <w:t>4</w:t>
      </w:r>
      <w:r>
        <w:t>.2.</w:t>
      </w:r>
      <w:r>
        <w:rPr>
          <w:rFonts w:hint="eastAsia"/>
        </w:rPr>
        <w:t>软件设计</w:t>
      </w:r>
    </w:p>
    <w:p w14:paraId="20E75401" w14:textId="03E02DFE" w:rsidR="00B1624B" w:rsidRDefault="00A92989" w:rsidP="00A92989">
      <w:pPr>
        <w:pStyle w:val="a3"/>
        <w:numPr>
          <w:ilvl w:val="0"/>
          <w:numId w:val="5"/>
        </w:numPr>
        <w:ind w:firstLineChars="0"/>
      </w:pPr>
      <w:r>
        <w:rPr>
          <w:rFonts w:hint="eastAsia"/>
        </w:rPr>
        <w:t>系统程序流程图</w:t>
      </w:r>
    </w:p>
    <w:p w14:paraId="2533AA6E" w14:textId="0F38466B" w:rsidR="00B1624B" w:rsidRDefault="00A92989" w:rsidP="00B1624B">
      <w:r>
        <w:rPr>
          <w:noProof/>
        </w:rPr>
        <w:drawing>
          <wp:inline distT="0" distB="0" distL="0" distR="0" wp14:anchorId="6D4FF62A" wp14:editId="465EF99C">
            <wp:extent cx="5270500" cy="78867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0500" cy="7886700"/>
                    </a:xfrm>
                    <a:prstGeom prst="rect">
                      <a:avLst/>
                    </a:prstGeom>
                    <a:noFill/>
                    <a:ln>
                      <a:noFill/>
                    </a:ln>
                  </pic:spPr>
                </pic:pic>
              </a:graphicData>
            </a:graphic>
          </wp:inline>
        </w:drawing>
      </w:r>
    </w:p>
    <w:p w14:paraId="7CF22972" w14:textId="712CEB8E" w:rsidR="00A92989" w:rsidRDefault="00A92989" w:rsidP="00B1624B"/>
    <w:p w14:paraId="63558B36" w14:textId="692B05E5" w:rsidR="00A92989" w:rsidRDefault="00A92989" w:rsidP="00A92989">
      <w:pPr>
        <w:pStyle w:val="a3"/>
        <w:numPr>
          <w:ilvl w:val="0"/>
          <w:numId w:val="5"/>
        </w:numPr>
        <w:ind w:firstLineChars="0"/>
      </w:pPr>
      <w:r>
        <w:rPr>
          <w:rFonts w:hint="eastAsia"/>
        </w:rPr>
        <w:t>代码描述</w:t>
      </w:r>
    </w:p>
    <w:p w14:paraId="328E1BCD" w14:textId="22FD6685" w:rsidR="00A92989" w:rsidRDefault="00A92989" w:rsidP="00A92989"/>
    <w:p w14:paraId="215D1897"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808080"/>
          <w:kern w:val="0"/>
          <w:sz w:val="18"/>
          <w:szCs w:val="18"/>
          <w:bdr w:val="none" w:sz="0" w:space="0" w:color="auto" w:frame="1"/>
        </w:rPr>
        <w:t>#define LED 13</w:t>
      </w:r>
      <w:r w:rsidRPr="004868CB">
        <w:rPr>
          <w:rFonts w:ascii="Consolas" w:eastAsia="宋体" w:hAnsi="Consolas" w:cs="宋体"/>
          <w:color w:val="000000"/>
          <w:kern w:val="0"/>
          <w:sz w:val="18"/>
          <w:szCs w:val="18"/>
          <w:bdr w:val="none" w:sz="0" w:space="0" w:color="auto" w:frame="1"/>
        </w:rPr>
        <w:t>  </w:t>
      </w:r>
    </w:p>
    <w:p w14:paraId="0B8525CF"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808080"/>
          <w:kern w:val="0"/>
          <w:sz w:val="18"/>
          <w:szCs w:val="18"/>
          <w:bdr w:val="none" w:sz="0" w:space="0" w:color="auto" w:frame="1"/>
        </w:rPr>
        <w:t>#define Buzzer 10</w:t>
      </w:r>
      <w:r w:rsidRPr="004868CB">
        <w:rPr>
          <w:rFonts w:ascii="Consolas" w:eastAsia="宋体" w:hAnsi="Consolas" w:cs="宋体"/>
          <w:color w:val="000000"/>
          <w:kern w:val="0"/>
          <w:sz w:val="18"/>
          <w:szCs w:val="18"/>
          <w:bdr w:val="none" w:sz="0" w:space="0" w:color="auto" w:frame="1"/>
        </w:rPr>
        <w:t>  </w:t>
      </w:r>
    </w:p>
    <w:p w14:paraId="0E083E95"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808080"/>
          <w:kern w:val="0"/>
          <w:sz w:val="18"/>
          <w:szCs w:val="18"/>
          <w:bdr w:val="none" w:sz="0" w:space="0" w:color="auto" w:frame="1"/>
        </w:rPr>
        <w:t>#define PIR_pin 12</w:t>
      </w:r>
      <w:r w:rsidRPr="004868CB">
        <w:rPr>
          <w:rFonts w:ascii="Consolas" w:eastAsia="宋体" w:hAnsi="Consolas" w:cs="宋体"/>
          <w:color w:val="000000"/>
          <w:kern w:val="0"/>
          <w:sz w:val="18"/>
          <w:szCs w:val="18"/>
          <w:bdr w:val="none" w:sz="0" w:space="0" w:color="auto" w:frame="1"/>
        </w:rPr>
        <w:t>  </w:t>
      </w:r>
    </w:p>
    <w:p w14:paraId="6D559F6F"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8D26634"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分配给数码管的数字引脚</w:t>
      </w:r>
      <w:r w:rsidRPr="004868CB">
        <w:rPr>
          <w:rFonts w:ascii="Consolas" w:eastAsia="宋体" w:hAnsi="Consolas" w:cs="宋体"/>
          <w:color w:val="000000"/>
          <w:kern w:val="0"/>
          <w:sz w:val="18"/>
          <w:szCs w:val="18"/>
          <w:bdr w:val="none" w:sz="0" w:space="0" w:color="auto" w:frame="1"/>
        </w:rPr>
        <w:t>  </w:t>
      </w:r>
    </w:p>
    <w:p w14:paraId="0AA79C8E"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const</w:t>
      </w:r>
      <w:r w:rsidRPr="004868CB">
        <w:rPr>
          <w:rFonts w:ascii="Consolas" w:eastAsia="宋体" w:hAnsi="Consolas" w:cs="宋体"/>
          <w:color w:val="000000"/>
          <w:kern w:val="0"/>
          <w:sz w:val="18"/>
          <w:szCs w:val="18"/>
          <w:bdr w:val="none" w:sz="0" w:space="0" w:color="auto" w:frame="1"/>
        </w:rPr>
        <w:t> byte pins[] = {9, 8, 7, 6, 5, 4, 3, 2};  </w:t>
      </w:r>
    </w:p>
    <w:p w14:paraId="5B2DA7E2"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18E8111"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将</w:t>
      </w:r>
      <w:r w:rsidRPr="004868CB">
        <w:rPr>
          <w:rFonts w:ascii="Consolas" w:eastAsia="宋体" w:hAnsi="Consolas" w:cs="宋体"/>
          <w:color w:val="008200"/>
          <w:kern w:val="0"/>
          <w:sz w:val="18"/>
          <w:szCs w:val="18"/>
          <w:bdr w:val="none" w:sz="0" w:space="0" w:color="auto" w:frame="1"/>
        </w:rPr>
        <w:t>Arduino</w:t>
      </w:r>
      <w:r w:rsidRPr="004868CB">
        <w:rPr>
          <w:rFonts w:ascii="Consolas" w:eastAsia="宋体" w:hAnsi="Consolas" w:cs="宋体"/>
          <w:color w:val="008200"/>
          <w:kern w:val="0"/>
          <w:sz w:val="18"/>
          <w:szCs w:val="18"/>
          <w:bdr w:val="none" w:sz="0" w:space="0" w:color="auto" w:frame="1"/>
        </w:rPr>
        <w:t>控制数码管的端口初始化</w:t>
      </w:r>
      <w:r w:rsidRPr="004868CB">
        <w:rPr>
          <w:rFonts w:ascii="Consolas" w:eastAsia="宋体" w:hAnsi="Consolas" w:cs="宋体"/>
          <w:color w:val="000000"/>
          <w:kern w:val="0"/>
          <w:sz w:val="18"/>
          <w:szCs w:val="18"/>
          <w:bdr w:val="none" w:sz="0" w:space="0" w:color="auto" w:frame="1"/>
        </w:rPr>
        <w:t>  </w:t>
      </w:r>
    </w:p>
    <w:p w14:paraId="52FA153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Init_seg()  </w:t>
      </w:r>
    </w:p>
    <w:p w14:paraId="5F0D7125"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21BA6F49"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for</w:t>
      </w: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i = 0; i &lt; 8; i++)  </w:t>
      </w:r>
    </w:p>
    <w:p w14:paraId="084C0B01"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684EE3C7"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pinMode(pins[i], OUTPUT);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设置为输出模式</w:t>
      </w:r>
      <w:r w:rsidRPr="004868CB">
        <w:rPr>
          <w:rFonts w:ascii="Consolas" w:eastAsia="宋体" w:hAnsi="Consolas" w:cs="宋体"/>
          <w:color w:val="000000"/>
          <w:kern w:val="0"/>
          <w:sz w:val="18"/>
          <w:szCs w:val="18"/>
          <w:bdr w:val="none" w:sz="0" w:space="0" w:color="auto" w:frame="1"/>
        </w:rPr>
        <w:t>  </w:t>
      </w:r>
    </w:p>
    <w:p w14:paraId="35852EE6"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5164ECB8"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27DA2D68"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780CAB18"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用字节数组存储</w:t>
      </w:r>
      <w:r w:rsidRPr="004868CB">
        <w:rPr>
          <w:rFonts w:ascii="Consolas" w:eastAsia="宋体" w:hAnsi="Consolas" w:cs="宋体"/>
          <w:color w:val="008200"/>
          <w:kern w:val="0"/>
          <w:sz w:val="18"/>
          <w:szCs w:val="18"/>
          <w:bdr w:val="none" w:sz="0" w:space="0" w:color="auto" w:frame="1"/>
        </w:rPr>
        <w:t>0~9</w:t>
      </w:r>
      <w:r w:rsidRPr="004868CB">
        <w:rPr>
          <w:rFonts w:ascii="Consolas" w:eastAsia="宋体" w:hAnsi="Consolas" w:cs="宋体"/>
          <w:color w:val="008200"/>
          <w:kern w:val="0"/>
          <w:sz w:val="18"/>
          <w:szCs w:val="18"/>
          <w:bdr w:val="none" w:sz="0" w:space="0" w:color="auto" w:frame="1"/>
        </w:rPr>
        <w:t>数字所对应符号编码</w:t>
      </w:r>
      <w:r w:rsidRPr="004868CB">
        <w:rPr>
          <w:rFonts w:ascii="Consolas" w:eastAsia="宋体" w:hAnsi="Consolas" w:cs="宋体"/>
          <w:color w:val="000000"/>
          <w:kern w:val="0"/>
          <w:sz w:val="18"/>
          <w:szCs w:val="18"/>
          <w:bdr w:val="none" w:sz="0" w:space="0" w:color="auto" w:frame="1"/>
        </w:rPr>
        <w:t>  </w:t>
      </w:r>
    </w:p>
    <w:p w14:paraId="190CC064"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byte DIGI_DISP[] = {  </w:t>
      </w:r>
    </w:p>
    <w:p w14:paraId="193D7BC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前缀</w:t>
      </w:r>
      <w:r w:rsidRPr="004868CB">
        <w:rPr>
          <w:rFonts w:ascii="Consolas" w:eastAsia="宋体" w:hAnsi="Consolas" w:cs="宋体"/>
          <w:color w:val="008200"/>
          <w:kern w:val="0"/>
          <w:sz w:val="18"/>
          <w:szCs w:val="18"/>
          <w:bdr w:val="none" w:sz="0" w:space="0" w:color="auto" w:frame="1"/>
        </w:rPr>
        <w:t>B </w:t>
      </w:r>
      <w:r w:rsidRPr="004868CB">
        <w:rPr>
          <w:rFonts w:ascii="Consolas" w:eastAsia="宋体" w:hAnsi="Consolas" w:cs="宋体"/>
          <w:color w:val="008200"/>
          <w:kern w:val="0"/>
          <w:sz w:val="18"/>
          <w:szCs w:val="18"/>
          <w:bdr w:val="none" w:sz="0" w:space="0" w:color="auto" w:frame="1"/>
        </w:rPr>
        <w:t>表示二进制数</w:t>
      </w:r>
      <w:r w:rsidRPr="004868CB">
        <w:rPr>
          <w:rFonts w:ascii="Consolas" w:eastAsia="宋体" w:hAnsi="Consolas" w:cs="宋体"/>
          <w:color w:val="000000"/>
          <w:kern w:val="0"/>
          <w:sz w:val="18"/>
          <w:szCs w:val="18"/>
          <w:bdr w:val="none" w:sz="0" w:space="0" w:color="auto" w:frame="1"/>
        </w:rPr>
        <w:t>  </w:t>
      </w:r>
    </w:p>
    <w:p w14:paraId="66C2EED0"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11111100, </w:t>
      </w:r>
      <w:r w:rsidRPr="004868CB">
        <w:rPr>
          <w:rFonts w:ascii="Consolas" w:eastAsia="宋体" w:hAnsi="Consolas" w:cs="宋体"/>
          <w:color w:val="008200"/>
          <w:kern w:val="0"/>
          <w:sz w:val="18"/>
          <w:szCs w:val="18"/>
          <w:bdr w:val="none" w:sz="0" w:space="0" w:color="auto" w:frame="1"/>
        </w:rPr>
        <w:t>//=0(</w:t>
      </w:r>
      <w:r w:rsidRPr="004868CB">
        <w:rPr>
          <w:rFonts w:ascii="Consolas" w:eastAsia="宋体" w:hAnsi="Consolas" w:cs="宋体"/>
          <w:color w:val="008200"/>
          <w:kern w:val="0"/>
          <w:sz w:val="18"/>
          <w:szCs w:val="18"/>
          <w:bdr w:val="none" w:sz="0" w:space="0" w:color="auto" w:frame="1"/>
        </w:rPr>
        <w:t>自左向右依次对应</w:t>
      </w:r>
      <w:r w:rsidRPr="004868CB">
        <w:rPr>
          <w:rFonts w:ascii="Consolas" w:eastAsia="宋体" w:hAnsi="Consolas" w:cs="宋体"/>
          <w:color w:val="008200"/>
          <w:kern w:val="0"/>
          <w:sz w:val="18"/>
          <w:szCs w:val="18"/>
          <w:bdr w:val="none" w:sz="0" w:space="0" w:color="auto" w:frame="1"/>
        </w:rPr>
        <w:t>a,b,c,d,e,f,g,dp</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0000"/>
          <w:kern w:val="0"/>
          <w:sz w:val="18"/>
          <w:szCs w:val="18"/>
          <w:bdr w:val="none" w:sz="0" w:space="0" w:color="auto" w:frame="1"/>
        </w:rPr>
        <w:t>  </w:t>
      </w:r>
    </w:p>
    <w:p w14:paraId="5F509A1F"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01100000, </w:t>
      </w:r>
      <w:r w:rsidRPr="004868CB">
        <w:rPr>
          <w:rFonts w:ascii="Consolas" w:eastAsia="宋体" w:hAnsi="Consolas" w:cs="宋体"/>
          <w:color w:val="008200"/>
          <w:kern w:val="0"/>
          <w:sz w:val="18"/>
          <w:szCs w:val="18"/>
          <w:bdr w:val="none" w:sz="0" w:space="0" w:color="auto" w:frame="1"/>
        </w:rPr>
        <w:t>// 1</w:t>
      </w:r>
      <w:r w:rsidRPr="004868CB">
        <w:rPr>
          <w:rFonts w:ascii="Consolas" w:eastAsia="宋体" w:hAnsi="Consolas" w:cs="宋体"/>
          <w:color w:val="000000"/>
          <w:kern w:val="0"/>
          <w:sz w:val="18"/>
          <w:szCs w:val="18"/>
          <w:bdr w:val="none" w:sz="0" w:space="0" w:color="auto" w:frame="1"/>
        </w:rPr>
        <w:t>  </w:t>
      </w:r>
    </w:p>
    <w:p w14:paraId="32357B11"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11011010, </w:t>
      </w:r>
      <w:r w:rsidRPr="004868CB">
        <w:rPr>
          <w:rFonts w:ascii="Consolas" w:eastAsia="宋体" w:hAnsi="Consolas" w:cs="宋体"/>
          <w:color w:val="008200"/>
          <w:kern w:val="0"/>
          <w:sz w:val="18"/>
          <w:szCs w:val="18"/>
          <w:bdr w:val="none" w:sz="0" w:space="0" w:color="auto" w:frame="1"/>
        </w:rPr>
        <w:t>// 2</w:t>
      </w:r>
      <w:r w:rsidRPr="004868CB">
        <w:rPr>
          <w:rFonts w:ascii="Consolas" w:eastAsia="宋体" w:hAnsi="Consolas" w:cs="宋体"/>
          <w:color w:val="000000"/>
          <w:kern w:val="0"/>
          <w:sz w:val="18"/>
          <w:szCs w:val="18"/>
          <w:bdr w:val="none" w:sz="0" w:space="0" w:color="auto" w:frame="1"/>
        </w:rPr>
        <w:t>  </w:t>
      </w:r>
    </w:p>
    <w:p w14:paraId="48BF12EB"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11110010, </w:t>
      </w:r>
      <w:r w:rsidRPr="004868CB">
        <w:rPr>
          <w:rFonts w:ascii="Consolas" w:eastAsia="宋体" w:hAnsi="Consolas" w:cs="宋体"/>
          <w:color w:val="008200"/>
          <w:kern w:val="0"/>
          <w:sz w:val="18"/>
          <w:szCs w:val="18"/>
          <w:bdr w:val="none" w:sz="0" w:space="0" w:color="auto" w:frame="1"/>
        </w:rPr>
        <w:t>// 3</w:t>
      </w:r>
      <w:r w:rsidRPr="004868CB">
        <w:rPr>
          <w:rFonts w:ascii="Consolas" w:eastAsia="宋体" w:hAnsi="Consolas" w:cs="宋体"/>
          <w:color w:val="000000"/>
          <w:kern w:val="0"/>
          <w:sz w:val="18"/>
          <w:szCs w:val="18"/>
          <w:bdr w:val="none" w:sz="0" w:space="0" w:color="auto" w:frame="1"/>
        </w:rPr>
        <w:t>  </w:t>
      </w:r>
    </w:p>
    <w:p w14:paraId="65458FBE"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01100110, </w:t>
      </w:r>
      <w:r w:rsidRPr="004868CB">
        <w:rPr>
          <w:rFonts w:ascii="Consolas" w:eastAsia="宋体" w:hAnsi="Consolas" w:cs="宋体"/>
          <w:color w:val="008200"/>
          <w:kern w:val="0"/>
          <w:sz w:val="18"/>
          <w:szCs w:val="18"/>
          <w:bdr w:val="none" w:sz="0" w:space="0" w:color="auto" w:frame="1"/>
        </w:rPr>
        <w:t>// 4</w:t>
      </w:r>
      <w:r w:rsidRPr="004868CB">
        <w:rPr>
          <w:rFonts w:ascii="Consolas" w:eastAsia="宋体" w:hAnsi="Consolas" w:cs="宋体"/>
          <w:color w:val="000000"/>
          <w:kern w:val="0"/>
          <w:sz w:val="18"/>
          <w:szCs w:val="18"/>
          <w:bdr w:val="none" w:sz="0" w:space="0" w:color="auto" w:frame="1"/>
        </w:rPr>
        <w:t>  </w:t>
      </w:r>
    </w:p>
    <w:p w14:paraId="38A86C14"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10110110, </w:t>
      </w:r>
      <w:r w:rsidRPr="004868CB">
        <w:rPr>
          <w:rFonts w:ascii="Consolas" w:eastAsia="宋体" w:hAnsi="Consolas" w:cs="宋体"/>
          <w:color w:val="008200"/>
          <w:kern w:val="0"/>
          <w:sz w:val="18"/>
          <w:szCs w:val="18"/>
          <w:bdr w:val="none" w:sz="0" w:space="0" w:color="auto" w:frame="1"/>
        </w:rPr>
        <w:t>// 5</w:t>
      </w:r>
      <w:r w:rsidRPr="004868CB">
        <w:rPr>
          <w:rFonts w:ascii="Consolas" w:eastAsia="宋体" w:hAnsi="Consolas" w:cs="宋体"/>
          <w:color w:val="000000"/>
          <w:kern w:val="0"/>
          <w:sz w:val="18"/>
          <w:szCs w:val="18"/>
          <w:bdr w:val="none" w:sz="0" w:space="0" w:color="auto" w:frame="1"/>
        </w:rPr>
        <w:t>  </w:t>
      </w:r>
    </w:p>
    <w:p w14:paraId="3046FF01"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10111110, </w:t>
      </w:r>
      <w:r w:rsidRPr="004868CB">
        <w:rPr>
          <w:rFonts w:ascii="Consolas" w:eastAsia="宋体" w:hAnsi="Consolas" w:cs="宋体"/>
          <w:color w:val="008200"/>
          <w:kern w:val="0"/>
          <w:sz w:val="18"/>
          <w:szCs w:val="18"/>
          <w:bdr w:val="none" w:sz="0" w:space="0" w:color="auto" w:frame="1"/>
        </w:rPr>
        <w:t>// 6</w:t>
      </w:r>
      <w:r w:rsidRPr="004868CB">
        <w:rPr>
          <w:rFonts w:ascii="Consolas" w:eastAsia="宋体" w:hAnsi="Consolas" w:cs="宋体"/>
          <w:color w:val="000000"/>
          <w:kern w:val="0"/>
          <w:sz w:val="18"/>
          <w:szCs w:val="18"/>
          <w:bdr w:val="none" w:sz="0" w:space="0" w:color="auto" w:frame="1"/>
        </w:rPr>
        <w:t>  </w:t>
      </w:r>
    </w:p>
    <w:p w14:paraId="2EB184A2"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11100000, </w:t>
      </w:r>
      <w:r w:rsidRPr="004868CB">
        <w:rPr>
          <w:rFonts w:ascii="Consolas" w:eastAsia="宋体" w:hAnsi="Consolas" w:cs="宋体"/>
          <w:color w:val="008200"/>
          <w:kern w:val="0"/>
          <w:sz w:val="18"/>
          <w:szCs w:val="18"/>
          <w:bdr w:val="none" w:sz="0" w:space="0" w:color="auto" w:frame="1"/>
        </w:rPr>
        <w:t>// 7</w:t>
      </w:r>
      <w:r w:rsidRPr="004868CB">
        <w:rPr>
          <w:rFonts w:ascii="Consolas" w:eastAsia="宋体" w:hAnsi="Consolas" w:cs="宋体"/>
          <w:color w:val="000000"/>
          <w:kern w:val="0"/>
          <w:sz w:val="18"/>
          <w:szCs w:val="18"/>
          <w:bdr w:val="none" w:sz="0" w:space="0" w:color="auto" w:frame="1"/>
        </w:rPr>
        <w:t>  </w:t>
      </w:r>
    </w:p>
    <w:p w14:paraId="6B3A0853"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11111110, </w:t>
      </w:r>
      <w:r w:rsidRPr="004868CB">
        <w:rPr>
          <w:rFonts w:ascii="Consolas" w:eastAsia="宋体" w:hAnsi="Consolas" w:cs="宋体"/>
          <w:color w:val="008200"/>
          <w:kern w:val="0"/>
          <w:sz w:val="18"/>
          <w:szCs w:val="18"/>
          <w:bdr w:val="none" w:sz="0" w:space="0" w:color="auto" w:frame="1"/>
        </w:rPr>
        <w:t>// 8</w:t>
      </w:r>
      <w:r w:rsidRPr="004868CB">
        <w:rPr>
          <w:rFonts w:ascii="Consolas" w:eastAsia="宋体" w:hAnsi="Consolas" w:cs="宋体"/>
          <w:color w:val="000000"/>
          <w:kern w:val="0"/>
          <w:sz w:val="18"/>
          <w:szCs w:val="18"/>
          <w:bdr w:val="none" w:sz="0" w:space="0" w:color="auto" w:frame="1"/>
        </w:rPr>
        <w:t>  </w:t>
      </w:r>
    </w:p>
    <w:p w14:paraId="2C5E5150"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B11110110, </w:t>
      </w:r>
      <w:r w:rsidRPr="004868CB">
        <w:rPr>
          <w:rFonts w:ascii="Consolas" w:eastAsia="宋体" w:hAnsi="Consolas" w:cs="宋体"/>
          <w:color w:val="008200"/>
          <w:kern w:val="0"/>
          <w:sz w:val="18"/>
          <w:szCs w:val="18"/>
          <w:bdr w:val="none" w:sz="0" w:space="0" w:color="auto" w:frame="1"/>
        </w:rPr>
        <w:t>// 9</w:t>
      </w:r>
      <w:r w:rsidRPr="004868CB">
        <w:rPr>
          <w:rFonts w:ascii="Consolas" w:eastAsia="宋体" w:hAnsi="Consolas" w:cs="宋体"/>
          <w:color w:val="000000"/>
          <w:kern w:val="0"/>
          <w:sz w:val="18"/>
          <w:szCs w:val="18"/>
          <w:bdr w:val="none" w:sz="0" w:space="0" w:color="auto" w:frame="1"/>
        </w:rPr>
        <w:t>  </w:t>
      </w:r>
    </w:p>
    <w:p w14:paraId="396238F6"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830197A"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384E0435"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显示函数</w:t>
      </w:r>
      <w:r w:rsidRPr="004868CB">
        <w:rPr>
          <w:rFonts w:ascii="Consolas" w:eastAsia="宋体" w:hAnsi="Consolas" w:cs="宋体"/>
          <w:color w:val="000000"/>
          <w:kern w:val="0"/>
          <w:sz w:val="18"/>
          <w:szCs w:val="18"/>
          <w:bdr w:val="none" w:sz="0" w:space="0" w:color="auto" w:frame="1"/>
        </w:rPr>
        <w:t>  </w:t>
      </w:r>
    </w:p>
    <w:p w14:paraId="24044983"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参数</w:t>
      </w:r>
      <w:r w:rsidRPr="004868CB">
        <w:rPr>
          <w:rFonts w:ascii="Consolas" w:eastAsia="宋体" w:hAnsi="Consolas" w:cs="宋体"/>
          <w:color w:val="008200"/>
          <w:kern w:val="0"/>
          <w:sz w:val="18"/>
          <w:szCs w:val="18"/>
          <w:bdr w:val="none" w:sz="0" w:space="0" w:color="auto" w:frame="1"/>
        </w:rPr>
        <w:t>num</w:t>
      </w:r>
      <w:r w:rsidRPr="004868CB">
        <w:rPr>
          <w:rFonts w:ascii="Consolas" w:eastAsia="宋体" w:hAnsi="Consolas" w:cs="宋体"/>
          <w:color w:val="008200"/>
          <w:kern w:val="0"/>
          <w:sz w:val="18"/>
          <w:szCs w:val="18"/>
          <w:bdr w:val="none" w:sz="0" w:space="0" w:color="auto" w:frame="1"/>
        </w:rPr>
        <w:t>：用户需要显示的符号，取值范围：</w:t>
      </w:r>
      <w:r w:rsidRPr="004868CB">
        <w:rPr>
          <w:rFonts w:ascii="Consolas" w:eastAsia="宋体" w:hAnsi="Consolas" w:cs="宋体"/>
          <w:color w:val="008200"/>
          <w:kern w:val="0"/>
          <w:sz w:val="18"/>
          <w:szCs w:val="18"/>
          <w:bdr w:val="none" w:sz="0" w:space="0" w:color="auto" w:frame="1"/>
        </w:rPr>
        <w:t>0~255</w:t>
      </w:r>
      <w:r w:rsidRPr="004868CB">
        <w:rPr>
          <w:rFonts w:ascii="Consolas" w:eastAsia="宋体" w:hAnsi="Consolas" w:cs="宋体"/>
          <w:color w:val="000000"/>
          <w:kern w:val="0"/>
          <w:sz w:val="18"/>
          <w:szCs w:val="18"/>
          <w:bdr w:val="none" w:sz="0" w:space="0" w:color="auto" w:frame="1"/>
        </w:rPr>
        <w:t>  </w:t>
      </w:r>
    </w:p>
    <w:p w14:paraId="5384DB6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display_Num(byte num)  </w:t>
      </w:r>
    </w:p>
    <w:p w14:paraId="2AE24D85"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46C4C341"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for</w:t>
      </w: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cnt = 0; cnt &lt; 8; cnt++)  </w:t>
      </w:r>
    </w:p>
    <w:p w14:paraId="05836996"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1D765239"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读出每一位，并输出到对应的引脚</w:t>
      </w:r>
      <w:r w:rsidRPr="004868CB">
        <w:rPr>
          <w:rFonts w:ascii="Consolas" w:eastAsia="宋体" w:hAnsi="Consolas" w:cs="宋体"/>
          <w:color w:val="000000"/>
          <w:kern w:val="0"/>
          <w:sz w:val="18"/>
          <w:szCs w:val="18"/>
          <w:bdr w:val="none" w:sz="0" w:space="0" w:color="auto" w:frame="1"/>
        </w:rPr>
        <w:t>  </w:t>
      </w:r>
    </w:p>
    <w:p w14:paraId="5F3D070F"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gitalWrite(pins[cnt], bitRead(DIGI_DISP[num], cnt));  </w:t>
      </w:r>
    </w:p>
    <w:p w14:paraId="4344A6B0"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3BBB786B"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2207697B"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lastRenderedPageBreak/>
        <w:t>  </w:t>
      </w:r>
    </w:p>
    <w:p w14:paraId="1166478A"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清屏函数</w:t>
      </w:r>
      <w:r w:rsidRPr="004868CB">
        <w:rPr>
          <w:rFonts w:ascii="Consolas" w:eastAsia="宋体" w:hAnsi="Consolas" w:cs="宋体"/>
          <w:color w:val="000000"/>
          <w:kern w:val="0"/>
          <w:sz w:val="18"/>
          <w:szCs w:val="18"/>
          <w:bdr w:val="none" w:sz="0" w:space="0" w:color="auto" w:frame="1"/>
        </w:rPr>
        <w:t>  </w:t>
      </w:r>
    </w:p>
    <w:p w14:paraId="1BD320EC"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参数</w:t>
      </w:r>
      <w:r w:rsidRPr="004868CB">
        <w:rPr>
          <w:rFonts w:ascii="Consolas" w:eastAsia="宋体" w:hAnsi="Consolas" w:cs="宋体"/>
          <w:color w:val="008200"/>
          <w:kern w:val="0"/>
          <w:sz w:val="18"/>
          <w:szCs w:val="18"/>
          <w:bdr w:val="none" w:sz="0" w:space="0" w:color="auto" w:frame="1"/>
        </w:rPr>
        <w:t>dly:</w:t>
      </w:r>
      <w:r w:rsidRPr="004868CB">
        <w:rPr>
          <w:rFonts w:ascii="Consolas" w:eastAsia="宋体" w:hAnsi="Consolas" w:cs="宋体"/>
          <w:color w:val="008200"/>
          <w:kern w:val="0"/>
          <w:sz w:val="18"/>
          <w:szCs w:val="18"/>
          <w:bdr w:val="none" w:sz="0" w:space="0" w:color="auto" w:frame="1"/>
        </w:rPr>
        <w:t>清屏所需时长，单位：毫秒</w:t>
      </w:r>
      <w:r w:rsidRPr="004868CB">
        <w:rPr>
          <w:rFonts w:ascii="Consolas" w:eastAsia="宋体" w:hAnsi="Consolas" w:cs="宋体"/>
          <w:color w:val="000000"/>
          <w:kern w:val="0"/>
          <w:sz w:val="18"/>
          <w:szCs w:val="18"/>
          <w:bdr w:val="none" w:sz="0" w:space="0" w:color="auto" w:frame="1"/>
        </w:rPr>
        <w:t>  </w:t>
      </w:r>
    </w:p>
    <w:p w14:paraId="0DA2C286"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Clean_scrn(</w:t>
      </w: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dly)  </w:t>
      </w:r>
    </w:p>
    <w:p w14:paraId="380D386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6E3A1B03"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for</w:t>
      </w: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cnt = 0; cnt &lt; 8; cnt++)  </w:t>
      </w:r>
    </w:p>
    <w:p w14:paraId="462B407E"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04560C1A"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所有位都为低电平，</w:t>
      </w:r>
      <w:r w:rsidRPr="004868CB">
        <w:rPr>
          <w:rFonts w:ascii="Consolas" w:eastAsia="宋体" w:hAnsi="Consolas" w:cs="宋体"/>
          <w:color w:val="008200"/>
          <w:kern w:val="0"/>
          <w:sz w:val="18"/>
          <w:szCs w:val="18"/>
          <w:bdr w:val="none" w:sz="0" w:space="0" w:color="auto" w:frame="1"/>
        </w:rPr>
        <w:t>LED</w:t>
      </w:r>
      <w:r w:rsidRPr="004868CB">
        <w:rPr>
          <w:rFonts w:ascii="Consolas" w:eastAsia="宋体" w:hAnsi="Consolas" w:cs="宋体"/>
          <w:color w:val="008200"/>
          <w:kern w:val="0"/>
          <w:sz w:val="18"/>
          <w:szCs w:val="18"/>
          <w:bdr w:val="none" w:sz="0" w:space="0" w:color="auto" w:frame="1"/>
        </w:rPr>
        <w:t>都断电</w:t>
      </w:r>
      <w:r w:rsidRPr="004868CB">
        <w:rPr>
          <w:rFonts w:ascii="Consolas" w:eastAsia="宋体" w:hAnsi="Consolas" w:cs="宋体"/>
          <w:color w:val="000000"/>
          <w:kern w:val="0"/>
          <w:sz w:val="18"/>
          <w:szCs w:val="18"/>
          <w:bdr w:val="none" w:sz="0" w:space="0" w:color="auto" w:frame="1"/>
        </w:rPr>
        <w:t>  </w:t>
      </w:r>
    </w:p>
    <w:p w14:paraId="741AEB41"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gitalWrite(pins[cnt], 0);  </w:t>
      </w:r>
    </w:p>
    <w:p w14:paraId="47C00417"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2C69BA5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elay(dly);  </w:t>
      </w:r>
    </w:p>
    <w:p w14:paraId="6F1ED9E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D9B1AA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125A9CD7"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setup()  </w:t>
      </w:r>
    </w:p>
    <w:p w14:paraId="393F969C"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5781A27B"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Init_LDR();  </w:t>
      </w:r>
    </w:p>
    <w:p w14:paraId="23433149"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Init_Light();  </w:t>
      </w:r>
    </w:p>
    <w:p w14:paraId="63C686DF"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Init_Buzzer();  </w:t>
      </w:r>
    </w:p>
    <w:p w14:paraId="5231128B"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Init_PIR();  </w:t>
      </w:r>
    </w:p>
    <w:p w14:paraId="3FA1502A"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Init_seg(); </w:t>
      </w:r>
      <w:r w:rsidRPr="004868CB">
        <w:rPr>
          <w:rFonts w:ascii="Consolas" w:eastAsia="宋体" w:hAnsi="Consolas" w:cs="宋体"/>
          <w:color w:val="008200"/>
          <w:kern w:val="0"/>
          <w:sz w:val="18"/>
          <w:szCs w:val="18"/>
          <w:bdr w:val="none" w:sz="0" w:space="0" w:color="auto" w:frame="1"/>
        </w:rPr>
        <w:t>// Arduino</w:t>
      </w:r>
      <w:r w:rsidRPr="004868CB">
        <w:rPr>
          <w:rFonts w:ascii="Consolas" w:eastAsia="宋体" w:hAnsi="Consolas" w:cs="宋体"/>
          <w:color w:val="008200"/>
          <w:kern w:val="0"/>
          <w:sz w:val="18"/>
          <w:szCs w:val="18"/>
          <w:bdr w:val="none" w:sz="0" w:space="0" w:color="auto" w:frame="1"/>
        </w:rPr>
        <w:t>对数码管的端口初始化</w:t>
      </w:r>
      <w:r w:rsidRPr="004868CB">
        <w:rPr>
          <w:rFonts w:ascii="Consolas" w:eastAsia="宋体" w:hAnsi="Consolas" w:cs="宋体"/>
          <w:color w:val="000000"/>
          <w:kern w:val="0"/>
          <w:sz w:val="18"/>
          <w:szCs w:val="18"/>
          <w:bdr w:val="none" w:sz="0" w:space="0" w:color="auto" w:frame="1"/>
        </w:rPr>
        <w:t>  </w:t>
      </w:r>
    </w:p>
    <w:p w14:paraId="2A8D23C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3A2CFA2"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180425C3"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loop()  </w:t>
      </w:r>
    </w:p>
    <w:p w14:paraId="72296E3F"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3A7760DF"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 0~9</w:t>
      </w:r>
      <w:r w:rsidRPr="004868CB">
        <w:rPr>
          <w:rFonts w:ascii="Consolas" w:eastAsia="宋体" w:hAnsi="Consolas" w:cs="宋体"/>
          <w:color w:val="008200"/>
          <w:kern w:val="0"/>
          <w:sz w:val="18"/>
          <w:szCs w:val="18"/>
          <w:bdr w:val="none" w:sz="0" w:space="0" w:color="auto" w:frame="1"/>
        </w:rPr>
        <w:t>数字依次显示</w:t>
      </w:r>
      <w:r w:rsidRPr="004868CB">
        <w:rPr>
          <w:rFonts w:ascii="Consolas" w:eastAsia="宋体" w:hAnsi="Consolas" w:cs="宋体"/>
          <w:color w:val="000000"/>
          <w:kern w:val="0"/>
          <w:sz w:val="18"/>
          <w:szCs w:val="18"/>
          <w:bdr w:val="none" w:sz="0" w:space="0" w:color="auto" w:frame="1"/>
        </w:rPr>
        <w:t>  </w:t>
      </w:r>
    </w:p>
    <w:p w14:paraId="10CC19C4"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for</w:t>
      </w: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cnt = 0; cnt &lt;= 9; cnt++)  </w:t>
      </w:r>
    </w:p>
    <w:p w14:paraId="01052403"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3D433638"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if</w:t>
      </w:r>
      <w:r w:rsidRPr="004868CB">
        <w:rPr>
          <w:rFonts w:ascii="Consolas" w:eastAsia="宋体" w:hAnsi="Consolas" w:cs="宋体"/>
          <w:color w:val="000000"/>
          <w:kern w:val="0"/>
          <w:sz w:val="18"/>
          <w:szCs w:val="18"/>
          <w:bdr w:val="none" w:sz="0" w:space="0" w:color="auto" w:frame="1"/>
        </w:rPr>
        <w:t> (Val_PIR())  </w:t>
      </w:r>
    </w:p>
    <w:p w14:paraId="5683E5D9"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1D15A388"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if</w:t>
      </w:r>
      <w:r w:rsidRPr="004868CB">
        <w:rPr>
          <w:rFonts w:ascii="Consolas" w:eastAsia="宋体" w:hAnsi="Consolas" w:cs="宋体"/>
          <w:color w:val="000000"/>
          <w:kern w:val="0"/>
          <w:sz w:val="18"/>
          <w:szCs w:val="18"/>
          <w:bdr w:val="none" w:sz="0" w:space="0" w:color="auto" w:frame="1"/>
        </w:rPr>
        <w:t> (Val_LDR() &lt; 150)  </w:t>
      </w:r>
    </w:p>
    <w:p w14:paraId="622F48E2"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4B0BF3F2"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LED_Off();  </w:t>
      </w:r>
    </w:p>
    <w:p w14:paraId="249A6FB2"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Alarm();  </w:t>
      </w:r>
    </w:p>
    <w:p w14:paraId="53BBBEE7"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64978972"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else</w:t>
      </w:r>
      <w:r w:rsidRPr="004868CB">
        <w:rPr>
          <w:rFonts w:ascii="Consolas" w:eastAsia="宋体" w:hAnsi="Consolas" w:cs="宋体"/>
          <w:color w:val="000000"/>
          <w:kern w:val="0"/>
          <w:sz w:val="18"/>
          <w:szCs w:val="18"/>
          <w:bdr w:val="none" w:sz="0" w:space="0" w:color="auto" w:frame="1"/>
        </w:rPr>
        <w:t>  </w:t>
      </w:r>
    </w:p>
    <w:p w14:paraId="2480B8FA"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79450B22"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splay_Num(cnt);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显示指定的字符</w:t>
      </w:r>
      <w:r w:rsidRPr="004868CB">
        <w:rPr>
          <w:rFonts w:ascii="Consolas" w:eastAsia="宋体" w:hAnsi="Consolas" w:cs="宋体"/>
          <w:color w:val="000000"/>
          <w:kern w:val="0"/>
          <w:sz w:val="18"/>
          <w:szCs w:val="18"/>
          <w:bdr w:val="none" w:sz="0" w:space="0" w:color="auto" w:frame="1"/>
        </w:rPr>
        <w:t>  </w:t>
      </w:r>
    </w:p>
    <w:p w14:paraId="68C92005"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elay(1000);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字符显示</w:t>
      </w:r>
      <w:r w:rsidRPr="004868CB">
        <w:rPr>
          <w:rFonts w:ascii="Consolas" w:eastAsia="宋体" w:hAnsi="Consolas" w:cs="宋体"/>
          <w:color w:val="008200"/>
          <w:kern w:val="0"/>
          <w:sz w:val="18"/>
          <w:szCs w:val="18"/>
          <w:bdr w:val="none" w:sz="0" w:space="0" w:color="auto" w:frame="1"/>
        </w:rPr>
        <w:t>1</w:t>
      </w:r>
      <w:r w:rsidRPr="004868CB">
        <w:rPr>
          <w:rFonts w:ascii="Consolas" w:eastAsia="宋体" w:hAnsi="Consolas" w:cs="宋体"/>
          <w:color w:val="008200"/>
          <w:kern w:val="0"/>
          <w:sz w:val="18"/>
          <w:szCs w:val="18"/>
          <w:bdr w:val="none" w:sz="0" w:space="0" w:color="auto" w:frame="1"/>
        </w:rPr>
        <w:t>秒钟</w:t>
      </w:r>
      <w:r w:rsidRPr="004868CB">
        <w:rPr>
          <w:rFonts w:ascii="Consolas" w:eastAsia="宋体" w:hAnsi="Consolas" w:cs="宋体"/>
          <w:color w:val="000000"/>
          <w:kern w:val="0"/>
          <w:sz w:val="18"/>
          <w:szCs w:val="18"/>
          <w:bdr w:val="none" w:sz="0" w:space="0" w:color="auto" w:frame="1"/>
        </w:rPr>
        <w:t>  </w:t>
      </w:r>
    </w:p>
    <w:p w14:paraId="06DE45A6"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显示内容切换期间，执行清屏</w:t>
      </w:r>
      <w:r w:rsidRPr="004868CB">
        <w:rPr>
          <w:rFonts w:ascii="Consolas" w:eastAsia="宋体" w:hAnsi="Consolas" w:cs="宋体"/>
          <w:color w:val="000000"/>
          <w:kern w:val="0"/>
          <w:sz w:val="18"/>
          <w:szCs w:val="18"/>
          <w:bdr w:val="none" w:sz="0" w:space="0" w:color="auto" w:frame="1"/>
        </w:rPr>
        <w:t>  </w:t>
      </w:r>
    </w:p>
    <w:p w14:paraId="18229F04"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Clean_scrn(30);  </w:t>
      </w:r>
    </w:p>
    <w:p w14:paraId="033B084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LED_PWM(Val_LDR());  </w:t>
      </w:r>
    </w:p>
    <w:p w14:paraId="0AB9BC54"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Mute();  </w:t>
      </w:r>
    </w:p>
    <w:p w14:paraId="127A93E6"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03889D90"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2B115EB0"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lastRenderedPageBreak/>
        <w:t>        </w:t>
      </w:r>
      <w:r w:rsidRPr="004868CB">
        <w:rPr>
          <w:rFonts w:ascii="Consolas" w:eastAsia="宋体" w:hAnsi="Consolas" w:cs="宋体"/>
          <w:b/>
          <w:bCs/>
          <w:color w:val="006699"/>
          <w:kern w:val="0"/>
          <w:sz w:val="18"/>
          <w:szCs w:val="18"/>
          <w:bdr w:val="none" w:sz="0" w:space="0" w:color="auto" w:frame="1"/>
        </w:rPr>
        <w:t>else</w:t>
      </w:r>
      <w:r w:rsidRPr="004868CB">
        <w:rPr>
          <w:rFonts w:ascii="Consolas" w:eastAsia="宋体" w:hAnsi="Consolas" w:cs="宋体"/>
          <w:color w:val="000000"/>
          <w:kern w:val="0"/>
          <w:sz w:val="18"/>
          <w:szCs w:val="18"/>
          <w:bdr w:val="none" w:sz="0" w:space="0" w:color="auto" w:frame="1"/>
        </w:rPr>
        <w:t>  </w:t>
      </w:r>
    </w:p>
    <w:p w14:paraId="546A5F10"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0FCDD832"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splay_Num(cnt);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显示指定的字符</w:t>
      </w:r>
      <w:r w:rsidRPr="004868CB">
        <w:rPr>
          <w:rFonts w:ascii="Consolas" w:eastAsia="宋体" w:hAnsi="Consolas" w:cs="宋体"/>
          <w:color w:val="000000"/>
          <w:kern w:val="0"/>
          <w:sz w:val="18"/>
          <w:szCs w:val="18"/>
          <w:bdr w:val="none" w:sz="0" w:space="0" w:color="auto" w:frame="1"/>
        </w:rPr>
        <w:t>  </w:t>
      </w:r>
    </w:p>
    <w:p w14:paraId="66EBBD32"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elay(1000);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字符显示</w:t>
      </w:r>
      <w:r w:rsidRPr="004868CB">
        <w:rPr>
          <w:rFonts w:ascii="Consolas" w:eastAsia="宋体" w:hAnsi="Consolas" w:cs="宋体"/>
          <w:color w:val="008200"/>
          <w:kern w:val="0"/>
          <w:sz w:val="18"/>
          <w:szCs w:val="18"/>
          <w:bdr w:val="none" w:sz="0" w:space="0" w:color="auto" w:frame="1"/>
        </w:rPr>
        <w:t>1</w:t>
      </w:r>
      <w:r w:rsidRPr="004868CB">
        <w:rPr>
          <w:rFonts w:ascii="Consolas" w:eastAsia="宋体" w:hAnsi="Consolas" w:cs="宋体"/>
          <w:color w:val="008200"/>
          <w:kern w:val="0"/>
          <w:sz w:val="18"/>
          <w:szCs w:val="18"/>
          <w:bdr w:val="none" w:sz="0" w:space="0" w:color="auto" w:frame="1"/>
        </w:rPr>
        <w:t>秒钟</w:t>
      </w:r>
      <w:r w:rsidRPr="004868CB">
        <w:rPr>
          <w:rFonts w:ascii="Consolas" w:eastAsia="宋体" w:hAnsi="Consolas" w:cs="宋体"/>
          <w:color w:val="000000"/>
          <w:kern w:val="0"/>
          <w:sz w:val="18"/>
          <w:szCs w:val="18"/>
          <w:bdr w:val="none" w:sz="0" w:space="0" w:color="auto" w:frame="1"/>
        </w:rPr>
        <w:t>  </w:t>
      </w:r>
    </w:p>
    <w:p w14:paraId="7CC6087E"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显示内容切换期间，执行清屏</w:t>
      </w:r>
      <w:r w:rsidRPr="004868CB">
        <w:rPr>
          <w:rFonts w:ascii="Consolas" w:eastAsia="宋体" w:hAnsi="Consolas" w:cs="宋体"/>
          <w:color w:val="000000"/>
          <w:kern w:val="0"/>
          <w:sz w:val="18"/>
          <w:szCs w:val="18"/>
          <w:bdr w:val="none" w:sz="0" w:space="0" w:color="auto" w:frame="1"/>
        </w:rPr>
        <w:t>  </w:t>
      </w:r>
    </w:p>
    <w:p w14:paraId="5440C81A"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Clean_scrn(30);  </w:t>
      </w:r>
    </w:p>
    <w:p w14:paraId="544970E0"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LED_Off();  </w:t>
      </w:r>
    </w:p>
    <w:p w14:paraId="207C1CA4"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Mute();  </w:t>
      </w:r>
    </w:p>
    <w:p w14:paraId="54637C32"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07A061F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2EDBAF87"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3CE9A39D"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6A368225"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Init_LDR()  </w:t>
      </w:r>
    </w:p>
    <w:p w14:paraId="482BA38D"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4D2E3775"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112582D"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37CD7391"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Init_Buzzer()  </w:t>
      </w:r>
    </w:p>
    <w:p w14:paraId="5FD74483"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606C3BC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pinMode(LED, OUTPUT);  </w:t>
      </w:r>
    </w:p>
    <w:p w14:paraId="333EAB4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pinMode(Buzzer, OUTPUT);  </w:t>
      </w:r>
    </w:p>
    <w:p w14:paraId="063E4034"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1D31CA35"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1A271964"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Alarm()  </w:t>
      </w:r>
    </w:p>
    <w:p w14:paraId="6905C567"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1D72E37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cnt = 0;  </w:t>
      </w:r>
    </w:p>
    <w:p w14:paraId="5B8D77BD"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for</w:t>
      </w: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Hz = 200; Hz &lt;= 800; Hz++)  </w:t>
      </w:r>
    </w:p>
    <w:p w14:paraId="5D37853F"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35FF97D5"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cnt++;  </w:t>
      </w:r>
    </w:p>
    <w:p w14:paraId="297086F8"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if</w:t>
      </w:r>
      <w:r w:rsidRPr="004868CB">
        <w:rPr>
          <w:rFonts w:ascii="Consolas" w:eastAsia="宋体" w:hAnsi="Consolas" w:cs="宋体"/>
          <w:color w:val="000000"/>
          <w:kern w:val="0"/>
          <w:sz w:val="18"/>
          <w:szCs w:val="18"/>
          <w:bdr w:val="none" w:sz="0" w:space="0" w:color="auto" w:frame="1"/>
        </w:rPr>
        <w:t> (cnt == 40)  </w:t>
      </w:r>
    </w:p>
    <w:p w14:paraId="5CF6A199"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7CA24BB0"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cnt = 0;  </w:t>
      </w:r>
    </w:p>
    <w:p w14:paraId="793E885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gitalWrite(LED, !digitalRead(LED)); </w:t>
      </w:r>
      <w:r w:rsidRPr="004868CB">
        <w:rPr>
          <w:rFonts w:ascii="Consolas" w:eastAsia="宋体" w:hAnsi="Consolas" w:cs="宋体"/>
          <w:color w:val="008200"/>
          <w:kern w:val="0"/>
          <w:sz w:val="18"/>
          <w:szCs w:val="18"/>
          <w:bdr w:val="none" w:sz="0" w:space="0" w:color="auto" w:frame="1"/>
        </w:rPr>
        <w:t>// LED</w:t>
      </w:r>
      <w:r w:rsidRPr="004868CB">
        <w:rPr>
          <w:rFonts w:ascii="Consolas" w:eastAsia="宋体" w:hAnsi="Consolas" w:cs="宋体"/>
          <w:color w:val="008200"/>
          <w:kern w:val="0"/>
          <w:sz w:val="18"/>
          <w:szCs w:val="18"/>
          <w:bdr w:val="none" w:sz="0" w:space="0" w:color="auto" w:frame="1"/>
        </w:rPr>
        <w:t>状态翻转</w:t>
      </w:r>
      <w:r w:rsidRPr="004868CB">
        <w:rPr>
          <w:rFonts w:ascii="Consolas" w:eastAsia="宋体" w:hAnsi="Consolas" w:cs="宋体"/>
          <w:color w:val="000000"/>
          <w:kern w:val="0"/>
          <w:sz w:val="18"/>
          <w:szCs w:val="18"/>
          <w:bdr w:val="none" w:sz="0" w:space="0" w:color="auto" w:frame="1"/>
        </w:rPr>
        <w:t>  </w:t>
      </w:r>
    </w:p>
    <w:p w14:paraId="6F022123"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3FBE3553"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tone(Buzzer, Hz);  </w:t>
      </w:r>
    </w:p>
    <w:p w14:paraId="7F10837F"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elay(5);  </w:t>
      </w:r>
    </w:p>
    <w:p w14:paraId="379190E1"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666FD763"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elay(1000);  </w:t>
      </w:r>
    </w:p>
    <w:p w14:paraId="6BA6CE06"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for</w:t>
      </w: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Hz = 800; Hz &gt;= 200; Hz--)  </w:t>
      </w:r>
    </w:p>
    <w:p w14:paraId="793AACF2"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5B09A7FD"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cnt++;  </w:t>
      </w:r>
    </w:p>
    <w:p w14:paraId="1C7E7A4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if</w:t>
      </w:r>
      <w:r w:rsidRPr="004868CB">
        <w:rPr>
          <w:rFonts w:ascii="Consolas" w:eastAsia="宋体" w:hAnsi="Consolas" w:cs="宋体"/>
          <w:color w:val="000000"/>
          <w:kern w:val="0"/>
          <w:sz w:val="18"/>
          <w:szCs w:val="18"/>
          <w:bdr w:val="none" w:sz="0" w:space="0" w:color="auto" w:frame="1"/>
        </w:rPr>
        <w:t> (cnt == 40)  </w:t>
      </w:r>
    </w:p>
    <w:p w14:paraId="3B263982"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4478F4C9"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cnt = 0;  </w:t>
      </w:r>
    </w:p>
    <w:p w14:paraId="6F53A493"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gitalWrite(LED, !digitalRead(LED)); </w:t>
      </w:r>
      <w:r w:rsidRPr="004868CB">
        <w:rPr>
          <w:rFonts w:ascii="Consolas" w:eastAsia="宋体" w:hAnsi="Consolas" w:cs="宋体"/>
          <w:color w:val="008200"/>
          <w:kern w:val="0"/>
          <w:sz w:val="18"/>
          <w:szCs w:val="18"/>
          <w:bdr w:val="none" w:sz="0" w:space="0" w:color="auto" w:frame="1"/>
        </w:rPr>
        <w:t>// LED</w:t>
      </w:r>
      <w:r w:rsidRPr="004868CB">
        <w:rPr>
          <w:rFonts w:ascii="Consolas" w:eastAsia="宋体" w:hAnsi="Consolas" w:cs="宋体"/>
          <w:color w:val="008200"/>
          <w:kern w:val="0"/>
          <w:sz w:val="18"/>
          <w:szCs w:val="18"/>
          <w:bdr w:val="none" w:sz="0" w:space="0" w:color="auto" w:frame="1"/>
        </w:rPr>
        <w:t>状态翻转</w:t>
      </w:r>
      <w:r w:rsidRPr="004868CB">
        <w:rPr>
          <w:rFonts w:ascii="Consolas" w:eastAsia="宋体" w:hAnsi="Consolas" w:cs="宋体"/>
          <w:color w:val="000000"/>
          <w:kern w:val="0"/>
          <w:sz w:val="18"/>
          <w:szCs w:val="18"/>
          <w:bdr w:val="none" w:sz="0" w:space="0" w:color="auto" w:frame="1"/>
        </w:rPr>
        <w:t>  </w:t>
      </w:r>
    </w:p>
    <w:p w14:paraId="76DD8845"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lastRenderedPageBreak/>
        <w:t>        }  </w:t>
      </w:r>
    </w:p>
    <w:p w14:paraId="2BC1BC6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tone(Buzzer, Hz);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向蜂鸣器输出频率</w:t>
      </w:r>
      <w:r w:rsidRPr="004868CB">
        <w:rPr>
          <w:rFonts w:ascii="Consolas" w:eastAsia="宋体" w:hAnsi="Consolas" w:cs="宋体"/>
          <w:color w:val="000000"/>
          <w:kern w:val="0"/>
          <w:sz w:val="18"/>
          <w:szCs w:val="18"/>
          <w:bdr w:val="none" w:sz="0" w:space="0" w:color="auto" w:frame="1"/>
        </w:rPr>
        <w:t>  </w:t>
      </w:r>
    </w:p>
    <w:p w14:paraId="426650B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     play_Joy();</w:t>
      </w:r>
      <w:r w:rsidRPr="004868CB">
        <w:rPr>
          <w:rFonts w:ascii="Consolas" w:eastAsia="宋体" w:hAnsi="Consolas" w:cs="宋体"/>
          <w:color w:val="000000"/>
          <w:kern w:val="0"/>
          <w:sz w:val="18"/>
          <w:szCs w:val="18"/>
          <w:bdr w:val="none" w:sz="0" w:space="0" w:color="auto" w:frame="1"/>
        </w:rPr>
        <w:t>  </w:t>
      </w:r>
    </w:p>
    <w:p w14:paraId="6A33D313"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     delay(5);</w:t>
      </w:r>
      <w:r w:rsidRPr="004868CB">
        <w:rPr>
          <w:rFonts w:ascii="Consolas" w:eastAsia="宋体" w:hAnsi="Consolas" w:cs="宋体"/>
          <w:color w:val="000000"/>
          <w:kern w:val="0"/>
          <w:sz w:val="18"/>
          <w:szCs w:val="18"/>
          <w:bdr w:val="none" w:sz="0" w:space="0" w:color="auto" w:frame="1"/>
        </w:rPr>
        <w:t>  </w:t>
      </w:r>
    </w:p>
    <w:p w14:paraId="61356222"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elay(5);  </w:t>
      </w:r>
    </w:p>
    <w:p w14:paraId="58029136"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  </w:t>
      </w:r>
    </w:p>
    <w:p w14:paraId="75899CCE"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3B518306"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411C3E25"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Mute()  </w:t>
      </w:r>
    </w:p>
    <w:p w14:paraId="7388D76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63BD3D19"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noTone(Buzzer);  </w:t>
      </w:r>
    </w:p>
    <w:p w14:paraId="6DDDD374"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gitalWrite(Buzzer, LOW);  </w:t>
      </w:r>
    </w:p>
    <w:p w14:paraId="7205EE24"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gitalWrite(LED, LOW);  </w:t>
      </w:r>
    </w:p>
    <w:p w14:paraId="688DD595"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2447B4BC"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6DED5095"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Val_LDR()  </w:t>
      </w:r>
    </w:p>
    <w:p w14:paraId="44395E7D"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67EAACB6"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2E8B57"/>
          <w:kern w:val="0"/>
          <w:sz w:val="18"/>
          <w:szCs w:val="18"/>
          <w:bdr w:val="none" w:sz="0" w:space="0" w:color="auto" w:frame="1"/>
        </w:rPr>
        <w:t>int</w:t>
      </w:r>
      <w:r w:rsidRPr="004868CB">
        <w:rPr>
          <w:rFonts w:ascii="Consolas" w:eastAsia="宋体" w:hAnsi="Consolas" w:cs="宋体"/>
          <w:color w:val="000000"/>
          <w:kern w:val="0"/>
          <w:sz w:val="18"/>
          <w:szCs w:val="18"/>
          <w:bdr w:val="none" w:sz="0" w:space="0" w:color="auto" w:frame="1"/>
        </w:rPr>
        <w:t> value, out;  </w:t>
      </w:r>
    </w:p>
    <w:p w14:paraId="30F0B103"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value = analogRead(A0);  </w:t>
      </w:r>
    </w:p>
    <w:p w14:paraId="1CC39356"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out = map(value, 0, 1023, 0, 255);  </w:t>
      </w:r>
    </w:p>
    <w:p w14:paraId="15F81C84"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return</w:t>
      </w:r>
      <w:r w:rsidRPr="004868CB">
        <w:rPr>
          <w:rFonts w:ascii="Consolas" w:eastAsia="宋体" w:hAnsi="Consolas" w:cs="宋体"/>
          <w:color w:val="000000"/>
          <w:kern w:val="0"/>
          <w:sz w:val="18"/>
          <w:szCs w:val="18"/>
          <w:bdr w:val="none" w:sz="0" w:space="0" w:color="auto" w:frame="1"/>
        </w:rPr>
        <w:t> out;  </w:t>
      </w:r>
    </w:p>
    <w:p w14:paraId="6A6AB85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1B2F9B68"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C69B389"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Init_Light()  </w:t>
      </w:r>
    </w:p>
    <w:p w14:paraId="4E193E93"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398262E5"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pinMode(11, OUTPUT);  </w:t>
      </w:r>
    </w:p>
    <w:p w14:paraId="5A18CEB2"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4BE64E6"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1731840E"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LED_On()  </w:t>
      </w:r>
    </w:p>
    <w:p w14:paraId="61A3BEE9"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开灯</w:t>
      </w:r>
      <w:r w:rsidRPr="004868CB">
        <w:rPr>
          <w:rFonts w:ascii="Consolas" w:eastAsia="宋体" w:hAnsi="Consolas" w:cs="宋体"/>
          <w:color w:val="000000"/>
          <w:kern w:val="0"/>
          <w:sz w:val="18"/>
          <w:szCs w:val="18"/>
          <w:bdr w:val="none" w:sz="0" w:space="0" w:color="auto" w:frame="1"/>
        </w:rPr>
        <w:t>  </w:t>
      </w:r>
    </w:p>
    <w:p w14:paraId="61DFE8D4"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gitalWrite(11, HIGH);  </w:t>
      </w:r>
    </w:p>
    <w:p w14:paraId="65F3F457"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5AF199F3"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1ABF226"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LED_Off()  </w:t>
      </w:r>
    </w:p>
    <w:p w14:paraId="3C753A60"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color w:val="008200"/>
          <w:kern w:val="0"/>
          <w:sz w:val="18"/>
          <w:szCs w:val="18"/>
          <w:bdr w:val="none" w:sz="0" w:space="0" w:color="auto" w:frame="1"/>
        </w:rPr>
        <w:t>//</w:t>
      </w:r>
      <w:r w:rsidRPr="004868CB">
        <w:rPr>
          <w:rFonts w:ascii="Consolas" w:eastAsia="宋体" w:hAnsi="Consolas" w:cs="宋体"/>
          <w:color w:val="008200"/>
          <w:kern w:val="0"/>
          <w:sz w:val="18"/>
          <w:szCs w:val="18"/>
          <w:bdr w:val="none" w:sz="0" w:space="0" w:color="auto" w:frame="1"/>
        </w:rPr>
        <w:t>关灯</w:t>
      </w:r>
      <w:r w:rsidRPr="004868CB">
        <w:rPr>
          <w:rFonts w:ascii="Consolas" w:eastAsia="宋体" w:hAnsi="Consolas" w:cs="宋体"/>
          <w:color w:val="000000"/>
          <w:kern w:val="0"/>
          <w:sz w:val="18"/>
          <w:szCs w:val="18"/>
          <w:bdr w:val="none" w:sz="0" w:space="0" w:color="auto" w:frame="1"/>
        </w:rPr>
        <w:t>  </w:t>
      </w:r>
    </w:p>
    <w:p w14:paraId="784D52E9"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digitalWrite(11, LOW);  </w:t>
      </w:r>
    </w:p>
    <w:p w14:paraId="4972A3EA"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4E0717CE"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12924D6"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LED_PWM(byte degree)  </w:t>
      </w:r>
    </w:p>
    <w:p w14:paraId="2276E7E8"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46AB71AB"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analogWrite(11, degree);  </w:t>
      </w:r>
    </w:p>
    <w:p w14:paraId="3A348FEA"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0D81DDA0"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4A1FFFE4"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006699"/>
          <w:kern w:val="0"/>
          <w:sz w:val="18"/>
          <w:szCs w:val="18"/>
          <w:bdr w:val="none" w:sz="0" w:space="0" w:color="auto" w:frame="1"/>
        </w:rPr>
        <w:t>void</w:t>
      </w:r>
      <w:r w:rsidRPr="004868CB">
        <w:rPr>
          <w:rFonts w:ascii="Consolas" w:eastAsia="宋体" w:hAnsi="Consolas" w:cs="宋体"/>
          <w:color w:val="000000"/>
          <w:kern w:val="0"/>
          <w:sz w:val="18"/>
          <w:szCs w:val="18"/>
          <w:bdr w:val="none" w:sz="0" w:space="0" w:color="auto" w:frame="1"/>
        </w:rPr>
        <w:t> Init_PIR()  </w:t>
      </w:r>
    </w:p>
    <w:p w14:paraId="48A8B395"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lastRenderedPageBreak/>
        <w:t>{  </w:t>
      </w:r>
    </w:p>
    <w:p w14:paraId="0AFE283C"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pinMode(PIR_pin, INPUT);  </w:t>
      </w:r>
    </w:p>
    <w:p w14:paraId="535A35C0"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46CCEA2E"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3E40C1F9"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b/>
          <w:bCs/>
          <w:color w:val="2E8B57"/>
          <w:kern w:val="0"/>
          <w:sz w:val="18"/>
          <w:szCs w:val="18"/>
          <w:bdr w:val="none" w:sz="0" w:space="0" w:color="auto" w:frame="1"/>
        </w:rPr>
        <w:t>bool</w:t>
      </w:r>
      <w:r w:rsidRPr="004868CB">
        <w:rPr>
          <w:rFonts w:ascii="Consolas" w:eastAsia="宋体" w:hAnsi="Consolas" w:cs="宋体"/>
          <w:color w:val="000000"/>
          <w:kern w:val="0"/>
          <w:sz w:val="18"/>
          <w:szCs w:val="18"/>
          <w:bdr w:val="none" w:sz="0" w:space="0" w:color="auto" w:frame="1"/>
        </w:rPr>
        <w:t> Val_PIR()  </w:t>
      </w:r>
    </w:p>
    <w:p w14:paraId="555E5070"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1E40B081"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2E8B57"/>
          <w:kern w:val="0"/>
          <w:sz w:val="18"/>
          <w:szCs w:val="18"/>
          <w:bdr w:val="none" w:sz="0" w:space="0" w:color="auto" w:frame="1"/>
        </w:rPr>
        <w:t>bool</w:t>
      </w:r>
      <w:r w:rsidRPr="004868CB">
        <w:rPr>
          <w:rFonts w:ascii="Consolas" w:eastAsia="宋体" w:hAnsi="Consolas" w:cs="宋体"/>
          <w:color w:val="000000"/>
          <w:kern w:val="0"/>
          <w:sz w:val="18"/>
          <w:szCs w:val="18"/>
          <w:bdr w:val="none" w:sz="0" w:space="0" w:color="auto" w:frame="1"/>
        </w:rPr>
        <w:t> val;  </w:t>
      </w:r>
    </w:p>
    <w:p w14:paraId="32C01A35"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val = digitalRead(PIR_pin);  </w:t>
      </w:r>
    </w:p>
    <w:p w14:paraId="0EBA38D3" w14:textId="77777777" w:rsidR="004868CB" w:rsidRPr="004868CB" w:rsidRDefault="004868CB" w:rsidP="004868C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r w:rsidRPr="004868CB">
        <w:rPr>
          <w:rFonts w:ascii="Consolas" w:eastAsia="宋体" w:hAnsi="Consolas" w:cs="宋体"/>
          <w:b/>
          <w:bCs/>
          <w:color w:val="006699"/>
          <w:kern w:val="0"/>
          <w:sz w:val="18"/>
          <w:szCs w:val="18"/>
          <w:bdr w:val="none" w:sz="0" w:space="0" w:color="auto" w:frame="1"/>
        </w:rPr>
        <w:t>return</w:t>
      </w:r>
      <w:r w:rsidRPr="004868CB">
        <w:rPr>
          <w:rFonts w:ascii="Consolas" w:eastAsia="宋体" w:hAnsi="Consolas" w:cs="宋体"/>
          <w:color w:val="000000"/>
          <w:kern w:val="0"/>
          <w:sz w:val="18"/>
          <w:szCs w:val="18"/>
          <w:bdr w:val="none" w:sz="0" w:space="0" w:color="auto" w:frame="1"/>
        </w:rPr>
        <w:t> (val);  </w:t>
      </w:r>
    </w:p>
    <w:p w14:paraId="1922BAC4" w14:textId="77777777" w:rsidR="004868CB" w:rsidRPr="004868CB" w:rsidRDefault="004868CB" w:rsidP="004868C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4868CB">
        <w:rPr>
          <w:rFonts w:ascii="Consolas" w:eastAsia="宋体" w:hAnsi="Consolas" w:cs="宋体"/>
          <w:color w:val="000000"/>
          <w:kern w:val="0"/>
          <w:sz w:val="18"/>
          <w:szCs w:val="18"/>
          <w:bdr w:val="none" w:sz="0" w:space="0" w:color="auto" w:frame="1"/>
        </w:rPr>
        <w:t>}  </w:t>
      </w:r>
    </w:p>
    <w:p w14:paraId="6E52B975" w14:textId="77777777" w:rsidR="00A92989" w:rsidRPr="00B1624B" w:rsidRDefault="00A92989" w:rsidP="00A92989"/>
    <w:p w14:paraId="4BD95D40" w14:textId="348BA108" w:rsidR="003C5568" w:rsidRDefault="003C5568" w:rsidP="003C5568"/>
    <w:p w14:paraId="6BAD89F8" w14:textId="7DE0C0FD" w:rsidR="00784753" w:rsidRDefault="00784753">
      <w:pPr>
        <w:widowControl/>
        <w:jc w:val="left"/>
      </w:pPr>
      <w:r>
        <w:br w:type="page"/>
      </w:r>
    </w:p>
    <w:p w14:paraId="32589B47" w14:textId="56D59403" w:rsidR="003C5568" w:rsidRDefault="00784753" w:rsidP="00784753">
      <w:pPr>
        <w:pStyle w:val="1"/>
      </w:pPr>
      <w:r>
        <w:rPr>
          <w:rFonts w:hint="eastAsia"/>
        </w:rPr>
        <w:lastRenderedPageBreak/>
        <w:t>5</w:t>
      </w:r>
      <w:r>
        <w:t>.</w:t>
      </w:r>
      <w:r>
        <w:rPr>
          <w:rFonts w:hint="eastAsia"/>
        </w:rPr>
        <w:t>系统调试与实现</w:t>
      </w:r>
    </w:p>
    <w:p w14:paraId="5A9C12CD" w14:textId="2AC9251A" w:rsidR="00784753" w:rsidRDefault="00784753" w:rsidP="00784753">
      <w:pPr>
        <w:pStyle w:val="2"/>
      </w:pPr>
      <w:r>
        <w:rPr>
          <w:rFonts w:hint="eastAsia"/>
        </w:rPr>
        <w:t>5</w:t>
      </w:r>
      <w:r>
        <w:t>.1.</w:t>
      </w:r>
      <w:r>
        <w:rPr>
          <w:rFonts w:hint="eastAsia"/>
        </w:rPr>
        <w:t>单元测试</w:t>
      </w:r>
    </w:p>
    <w:p w14:paraId="01A130F6" w14:textId="125AE7E1" w:rsidR="00B1624B" w:rsidRPr="00B1624B" w:rsidRDefault="00B1624B" w:rsidP="00B1624B">
      <w:pPr>
        <w:pStyle w:val="a3"/>
        <w:numPr>
          <w:ilvl w:val="0"/>
          <w:numId w:val="2"/>
        </w:numPr>
        <w:ind w:firstLineChars="0"/>
      </w:pPr>
      <w:r>
        <w:rPr>
          <w:rFonts w:hint="eastAsia"/>
        </w:rPr>
        <w:t>数码管</w:t>
      </w:r>
    </w:p>
    <w:p w14:paraId="381E0687" w14:textId="72ED4ABF" w:rsidR="00B1624B" w:rsidRDefault="00B1624B" w:rsidP="00B1624B"/>
    <w:p w14:paraId="6EAC0453"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0000"/>
          <w:kern w:val="0"/>
          <w:sz w:val="18"/>
          <w:szCs w:val="18"/>
          <w:bdr w:val="none" w:sz="0" w:space="0" w:color="auto" w:frame="1"/>
        </w:rPr>
        <w:t> </w:t>
      </w:r>
    </w:p>
    <w:p w14:paraId="582ED42B"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显示驱动程序设计</w:t>
      </w:r>
      <w:r w:rsidRPr="00B1624B">
        <w:rPr>
          <w:rFonts w:ascii="Consolas" w:eastAsia="宋体" w:hAnsi="Consolas" w:cs="宋体"/>
          <w:color w:val="000000"/>
          <w:kern w:val="0"/>
          <w:sz w:val="18"/>
          <w:szCs w:val="18"/>
          <w:bdr w:val="none" w:sz="0" w:space="0" w:color="auto" w:frame="1"/>
        </w:rPr>
        <w:t> </w:t>
      </w:r>
    </w:p>
    <w:p w14:paraId="178E64BE"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功能：</w:t>
      </w:r>
      <w:r w:rsidRPr="00B1624B">
        <w:rPr>
          <w:rFonts w:ascii="Consolas" w:eastAsia="宋体" w:hAnsi="Consolas" w:cs="宋体"/>
          <w:color w:val="000000"/>
          <w:kern w:val="0"/>
          <w:sz w:val="18"/>
          <w:szCs w:val="18"/>
          <w:bdr w:val="none" w:sz="0" w:space="0" w:color="auto" w:frame="1"/>
        </w:rPr>
        <w:t> </w:t>
      </w:r>
    </w:p>
    <w:p w14:paraId="4CBB8ECF"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1.</w:t>
      </w:r>
      <w:r w:rsidRPr="00B1624B">
        <w:rPr>
          <w:rFonts w:ascii="Consolas" w:eastAsia="宋体" w:hAnsi="Consolas" w:cs="宋体"/>
          <w:color w:val="008200"/>
          <w:kern w:val="0"/>
          <w:sz w:val="18"/>
          <w:szCs w:val="18"/>
          <w:bdr w:val="none" w:sz="0" w:space="0" w:color="auto" w:frame="1"/>
        </w:rPr>
        <w:t>数码管相关的硬件初始化</w:t>
      </w:r>
      <w:r w:rsidRPr="00B1624B">
        <w:rPr>
          <w:rFonts w:ascii="Consolas" w:eastAsia="宋体" w:hAnsi="Consolas" w:cs="宋体"/>
          <w:color w:val="000000"/>
          <w:kern w:val="0"/>
          <w:sz w:val="18"/>
          <w:szCs w:val="18"/>
          <w:bdr w:val="none" w:sz="0" w:space="0" w:color="auto" w:frame="1"/>
        </w:rPr>
        <w:t> </w:t>
      </w:r>
    </w:p>
    <w:p w14:paraId="52628778"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2.</w:t>
      </w:r>
      <w:r w:rsidRPr="00B1624B">
        <w:rPr>
          <w:rFonts w:ascii="Consolas" w:eastAsia="宋体" w:hAnsi="Consolas" w:cs="宋体"/>
          <w:color w:val="008200"/>
          <w:kern w:val="0"/>
          <w:sz w:val="18"/>
          <w:szCs w:val="18"/>
          <w:bdr w:val="none" w:sz="0" w:space="0" w:color="auto" w:frame="1"/>
        </w:rPr>
        <w:t>数码管常用显示的字符编码库</w:t>
      </w:r>
      <w:r w:rsidRPr="00B1624B">
        <w:rPr>
          <w:rFonts w:ascii="Consolas" w:eastAsia="宋体" w:hAnsi="Consolas" w:cs="宋体"/>
          <w:color w:val="000000"/>
          <w:kern w:val="0"/>
          <w:sz w:val="18"/>
          <w:szCs w:val="18"/>
          <w:bdr w:val="none" w:sz="0" w:space="0" w:color="auto" w:frame="1"/>
        </w:rPr>
        <w:t> </w:t>
      </w:r>
    </w:p>
    <w:p w14:paraId="28F3F27E"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3.</w:t>
      </w:r>
      <w:r w:rsidRPr="00B1624B">
        <w:rPr>
          <w:rFonts w:ascii="Consolas" w:eastAsia="宋体" w:hAnsi="Consolas" w:cs="宋体"/>
          <w:color w:val="008200"/>
          <w:kern w:val="0"/>
          <w:sz w:val="18"/>
          <w:szCs w:val="18"/>
          <w:bdr w:val="none" w:sz="0" w:space="0" w:color="auto" w:frame="1"/>
        </w:rPr>
        <w:t>数码管的显示函数</w:t>
      </w:r>
      <w:r w:rsidRPr="00B1624B">
        <w:rPr>
          <w:rFonts w:ascii="Consolas" w:eastAsia="宋体" w:hAnsi="Consolas" w:cs="宋体"/>
          <w:color w:val="000000"/>
          <w:kern w:val="0"/>
          <w:sz w:val="18"/>
          <w:szCs w:val="18"/>
          <w:bdr w:val="none" w:sz="0" w:space="0" w:color="auto" w:frame="1"/>
        </w:rPr>
        <w:t> </w:t>
      </w:r>
    </w:p>
    <w:p w14:paraId="31AA94D4"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4.</w:t>
      </w:r>
      <w:r w:rsidRPr="00B1624B">
        <w:rPr>
          <w:rFonts w:ascii="Consolas" w:eastAsia="宋体" w:hAnsi="Consolas" w:cs="宋体"/>
          <w:color w:val="008200"/>
          <w:kern w:val="0"/>
          <w:sz w:val="18"/>
          <w:szCs w:val="18"/>
          <w:bdr w:val="none" w:sz="0" w:space="0" w:color="auto" w:frame="1"/>
        </w:rPr>
        <w:t>数码管清屏函数</w:t>
      </w:r>
      <w:r w:rsidRPr="00B1624B">
        <w:rPr>
          <w:rFonts w:ascii="Consolas" w:eastAsia="宋体" w:hAnsi="Consolas" w:cs="宋体"/>
          <w:color w:val="000000"/>
          <w:kern w:val="0"/>
          <w:sz w:val="18"/>
          <w:szCs w:val="18"/>
          <w:bdr w:val="none" w:sz="0" w:space="0" w:color="auto" w:frame="1"/>
        </w:rPr>
        <w:t> </w:t>
      </w:r>
    </w:p>
    <w:p w14:paraId="781C66AC"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w:t>
      </w:r>
      <w:r w:rsidRPr="00B1624B">
        <w:rPr>
          <w:rFonts w:ascii="Consolas" w:eastAsia="宋体" w:hAnsi="Consolas" w:cs="宋体"/>
          <w:color w:val="000000"/>
          <w:kern w:val="0"/>
          <w:sz w:val="18"/>
          <w:szCs w:val="18"/>
          <w:bdr w:val="none" w:sz="0" w:space="0" w:color="auto" w:frame="1"/>
        </w:rPr>
        <w:t>  </w:t>
      </w:r>
    </w:p>
    <w:p w14:paraId="749BD6A2"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1985F253"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分配给数码管的数字引脚</w:t>
      </w:r>
      <w:r w:rsidRPr="00B1624B">
        <w:rPr>
          <w:rFonts w:ascii="Consolas" w:eastAsia="宋体" w:hAnsi="Consolas" w:cs="宋体"/>
          <w:color w:val="000000"/>
          <w:kern w:val="0"/>
          <w:sz w:val="18"/>
          <w:szCs w:val="18"/>
          <w:bdr w:val="none" w:sz="0" w:space="0" w:color="auto" w:frame="1"/>
        </w:rPr>
        <w:t>  </w:t>
      </w:r>
    </w:p>
    <w:p w14:paraId="42AE1C2A"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b/>
          <w:bCs/>
          <w:color w:val="006699"/>
          <w:kern w:val="0"/>
          <w:sz w:val="18"/>
          <w:szCs w:val="18"/>
          <w:bdr w:val="none" w:sz="0" w:space="0" w:color="auto" w:frame="1"/>
        </w:rPr>
        <w:t>const</w:t>
      </w:r>
      <w:r w:rsidRPr="00B1624B">
        <w:rPr>
          <w:rFonts w:ascii="Consolas" w:eastAsia="宋体" w:hAnsi="Consolas" w:cs="宋体"/>
          <w:color w:val="000000"/>
          <w:kern w:val="0"/>
          <w:sz w:val="18"/>
          <w:szCs w:val="18"/>
          <w:bdr w:val="none" w:sz="0" w:space="0" w:color="auto" w:frame="1"/>
        </w:rPr>
        <w:t> byte pins[]={9,8,7,6,5,4,3,2};   </w:t>
      </w:r>
    </w:p>
    <w:p w14:paraId="2C7B5213"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12085C13"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将</w:t>
      </w:r>
      <w:r w:rsidRPr="00B1624B">
        <w:rPr>
          <w:rFonts w:ascii="Consolas" w:eastAsia="宋体" w:hAnsi="Consolas" w:cs="宋体"/>
          <w:color w:val="008200"/>
          <w:kern w:val="0"/>
          <w:sz w:val="18"/>
          <w:szCs w:val="18"/>
          <w:bdr w:val="none" w:sz="0" w:space="0" w:color="auto" w:frame="1"/>
        </w:rPr>
        <w:t>Arduino</w:t>
      </w:r>
      <w:r w:rsidRPr="00B1624B">
        <w:rPr>
          <w:rFonts w:ascii="Consolas" w:eastAsia="宋体" w:hAnsi="Consolas" w:cs="宋体"/>
          <w:color w:val="008200"/>
          <w:kern w:val="0"/>
          <w:sz w:val="18"/>
          <w:szCs w:val="18"/>
          <w:bdr w:val="none" w:sz="0" w:space="0" w:color="auto" w:frame="1"/>
        </w:rPr>
        <w:t>控制数码管的端口初始化</w:t>
      </w:r>
      <w:r w:rsidRPr="00B1624B">
        <w:rPr>
          <w:rFonts w:ascii="Consolas" w:eastAsia="宋体" w:hAnsi="Consolas" w:cs="宋体"/>
          <w:color w:val="000000"/>
          <w:kern w:val="0"/>
          <w:sz w:val="18"/>
          <w:szCs w:val="18"/>
          <w:bdr w:val="none" w:sz="0" w:space="0" w:color="auto" w:frame="1"/>
        </w:rPr>
        <w:t>  </w:t>
      </w:r>
    </w:p>
    <w:p w14:paraId="65C10F14"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b/>
          <w:bCs/>
          <w:color w:val="006699"/>
          <w:kern w:val="0"/>
          <w:sz w:val="18"/>
          <w:szCs w:val="18"/>
          <w:bdr w:val="none" w:sz="0" w:space="0" w:color="auto" w:frame="1"/>
        </w:rPr>
        <w:t>void</w:t>
      </w:r>
      <w:r w:rsidRPr="00B1624B">
        <w:rPr>
          <w:rFonts w:ascii="Consolas" w:eastAsia="宋体" w:hAnsi="Consolas" w:cs="宋体"/>
          <w:color w:val="000000"/>
          <w:kern w:val="0"/>
          <w:sz w:val="18"/>
          <w:szCs w:val="18"/>
          <w:bdr w:val="none" w:sz="0" w:space="0" w:color="auto" w:frame="1"/>
        </w:rPr>
        <w:t> Init_seg(){  </w:t>
      </w:r>
    </w:p>
    <w:p w14:paraId="3A6C6BBA"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r w:rsidRPr="00B1624B">
        <w:rPr>
          <w:rFonts w:ascii="Consolas" w:eastAsia="宋体" w:hAnsi="Consolas" w:cs="宋体"/>
          <w:b/>
          <w:bCs/>
          <w:color w:val="006699"/>
          <w:kern w:val="0"/>
          <w:sz w:val="18"/>
          <w:szCs w:val="18"/>
          <w:bdr w:val="none" w:sz="0" w:space="0" w:color="auto" w:frame="1"/>
        </w:rPr>
        <w:t>for</w:t>
      </w:r>
      <w:r w:rsidRPr="00B1624B">
        <w:rPr>
          <w:rFonts w:ascii="Consolas" w:eastAsia="宋体" w:hAnsi="Consolas" w:cs="宋体"/>
          <w:color w:val="000000"/>
          <w:kern w:val="0"/>
          <w:sz w:val="18"/>
          <w:szCs w:val="18"/>
          <w:bdr w:val="none" w:sz="0" w:space="0" w:color="auto" w:frame="1"/>
        </w:rPr>
        <w:t>(</w:t>
      </w:r>
      <w:r w:rsidRPr="00B1624B">
        <w:rPr>
          <w:rFonts w:ascii="Consolas" w:eastAsia="宋体" w:hAnsi="Consolas" w:cs="宋体"/>
          <w:b/>
          <w:bCs/>
          <w:color w:val="2E8B57"/>
          <w:kern w:val="0"/>
          <w:sz w:val="18"/>
          <w:szCs w:val="18"/>
          <w:bdr w:val="none" w:sz="0" w:space="0" w:color="auto" w:frame="1"/>
        </w:rPr>
        <w:t>int</w:t>
      </w:r>
      <w:r w:rsidRPr="00B1624B">
        <w:rPr>
          <w:rFonts w:ascii="Consolas" w:eastAsia="宋体" w:hAnsi="Consolas" w:cs="宋体"/>
          <w:color w:val="000000"/>
          <w:kern w:val="0"/>
          <w:sz w:val="18"/>
          <w:szCs w:val="18"/>
          <w:bdr w:val="none" w:sz="0" w:space="0" w:color="auto" w:frame="1"/>
        </w:rPr>
        <w:t> i=0;i&lt;8;i++){  </w:t>
      </w:r>
    </w:p>
    <w:p w14:paraId="6C6D82E7"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pinMode(pins[i],OUTPUT);  </w:t>
      </w: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设置为输出模式</w:t>
      </w:r>
      <w:r w:rsidRPr="00B1624B">
        <w:rPr>
          <w:rFonts w:ascii="Consolas" w:eastAsia="宋体" w:hAnsi="Consolas" w:cs="宋体"/>
          <w:color w:val="000000"/>
          <w:kern w:val="0"/>
          <w:sz w:val="18"/>
          <w:szCs w:val="18"/>
          <w:bdr w:val="none" w:sz="0" w:space="0" w:color="auto" w:frame="1"/>
        </w:rPr>
        <w:t>  </w:t>
      </w:r>
    </w:p>
    <w:p w14:paraId="4043CAEF"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  </w:t>
      </w:r>
    </w:p>
    <w:p w14:paraId="03CD05C6"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6B633353"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57B4F269"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用字节数组存储</w:t>
      </w:r>
      <w:r w:rsidRPr="00B1624B">
        <w:rPr>
          <w:rFonts w:ascii="Consolas" w:eastAsia="宋体" w:hAnsi="Consolas" w:cs="宋体"/>
          <w:color w:val="008200"/>
          <w:kern w:val="0"/>
          <w:sz w:val="18"/>
          <w:szCs w:val="18"/>
          <w:bdr w:val="none" w:sz="0" w:space="0" w:color="auto" w:frame="1"/>
        </w:rPr>
        <w:t>0~9</w:t>
      </w:r>
      <w:r w:rsidRPr="00B1624B">
        <w:rPr>
          <w:rFonts w:ascii="Consolas" w:eastAsia="宋体" w:hAnsi="Consolas" w:cs="宋体"/>
          <w:color w:val="008200"/>
          <w:kern w:val="0"/>
          <w:sz w:val="18"/>
          <w:szCs w:val="18"/>
          <w:bdr w:val="none" w:sz="0" w:space="0" w:color="auto" w:frame="1"/>
        </w:rPr>
        <w:t>数字所对应符号编码</w:t>
      </w:r>
      <w:r w:rsidRPr="00B1624B">
        <w:rPr>
          <w:rFonts w:ascii="Consolas" w:eastAsia="宋体" w:hAnsi="Consolas" w:cs="宋体"/>
          <w:color w:val="000000"/>
          <w:kern w:val="0"/>
          <w:sz w:val="18"/>
          <w:szCs w:val="18"/>
          <w:bdr w:val="none" w:sz="0" w:space="0" w:color="auto" w:frame="1"/>
        </w:rPr>
        <w:t>  </w:t>
      </w:r>
    </w:p>
    <w:p w14:paraId="53C47857"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byte DIGI_DISP[]={</w:t>
      </w:r>
      <w:r w:rsidRPr="00B1624B">
        <w:rPr>
          <w:rFonts w:ascii="Consolas" w:eastAsia="宋体" w:hAnsi="Consolas" w:cs="宋体"/>
          <w:color w:val="0082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前缀</w:t>
      </w:r>
      <w:r w:rsidRPr="00B1624B">
        <w:rPr>
          <w:rFonts w:ascii="Consolas" w:eastAsia="宋体" w:hAnsi="Consolas" w:cs="宋体"/>
          <w:color w:val="008200"/>
          <w:kern w:val="0"/>
          <w:sz w:val="18"/>
          <w:szCs w:val="18"/>
          <w:bdr w:val="none" w:sz="0" w:space="0" w:color="auto" w:frame="1"/>
        </w:rPr>
        <w:t>B </w:t>
      </w:r>
      <w:r w:rsidRPr="00B1624B">
        <w:rPr>
          <w:rFonts w:ascii="Consolas" w:eastAsia="宋体" w:hAnsi="Consolas" w:cs="宋体"/>
          <w:color w:val="008200"/>
          <w:kern w:val="0"/>
          <w:sz w:val="18"/>
          <w:szCs w:val="18"/>
          <w:bdr w:val="none" w:sz="0" w:space="0" w:color="auto" w:frame="1"/>
        </w:rPr>
        <w:t>表示二进制数</w:t>
      </w:r>
      <w:r w:rsidRPr="00B1624B">
        <w:rPr>
          <w:rFonts w:ascii="Consolas" w:eastAsia="宋体" w:hAnsi="Consolas" w:cs="宋体"/>
          <w:color w:val="000000"/>
          <w:kern w:val="0"/>
          <w:sz w:val="18"/>
          <w:szCs w:val="18"/>
          <w:bdr w:val="none" w:sz="0" w:space="0" w:color="auto" w:frame="1"/>
        </w:rPr>
        <w:t>  </w:t>
      </w:r>
    </w:p>
    <w:p w14:paraId="33498569"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11111100, </w:t>
      </w:r>
      <w:r w:rsidRPr="00B1624B">
        <w:rPr>
          <w:rFonts w:ascii="Consolas" w:eastAsia="宋体" w:hAnsi="Consolas" w:cs="宋体"/>
          <w:color w:val="008200"/>
          <w:kern w:val="0"/>
          <w:sz w:val="18"/>
          <w:szCs w:val="18"/>
          <w:bdr w:val="none" w:sz="0" w:space="0" w:color="auto" w:frame="1"/>
        </w:rPr>
        <w:t>//=0(</w:t>
      </w:r>
      <w:r w:rsidRPr="00B1624B">
        <w:rPr>
          <w:rFonts w:ascii="Consolas" w:eastAsia="宋体" w:hAnsi="Consolas" w:cs="宋体"/>
          <w:color w:val="008200"/>
          <w:kern w:val="0"/>
          <w:sz w:val="18"/>
          <w:szCs w:val="18"/>
          <w:bdr w:val="none" w:sz="0" w:space="0" w:color="auto" w:frame="1"/>
        </w:rPr>
        <w:t>自左向右依次对应</w:t>
      </w:r>
      <w:r w:rsidRPr="00B1624B">
        <w:rPr>
          <w:rFonts w:ascii="Consolas" w:eastAsia="宋体" w:hAnsi="Consolas" w:cs="宋体"/>
          <w:color w:val="008200"/>
          <w:kern w:val="0"/>
          <w:sz w:val="18"/>
          <w:szCs w:val="18"/>
          <w:bdr w:val="none" w:sz="0" w:space="0" w:color="auto" w:frame="1"/>
        </w:rPr>
        <w:t>a,b,c,d,e,f,g,dp</w:t>
      </w: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0000"/>
          <w:kern w:val="0"/>
          <w:sz w:val="18"/>
          <w:szCs w:val="18"/>
          <w:bdr w:val="none" w:sz="0" w:space="0" w:color="auto" w:frame="1"/>
        </w:rPr>
        <w:t>  </w:t>
      </w:r>
    </w:p>
    <w:p w14:paraId="268FE4E3"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01100000, </w:t>
      </w:r>
      <w:r w:rsidRPr="00B1624B">
        <w:rPr>
          <w:rFonts w:ascii="Consolas" w:eastAsia="宋体" w:hAnsi="Consolas" w:cs="宋体"/>
          <w:color w:val="008200"/>
          <w:kern w:val="0"/>
          <w:sz w:val="18"/>
          <w:szCs w:val="18"/>
          <w:bdr w:val="none" w:sz="0" w:space="0" w:color="auto" w:frame="1"/>
        </w:rPr>
        <w:t>//1</w:t>
      </w:r>
      <w:r w:rsidRPr="00B1624B">
        <w:rPr>
          <w:rFonts w:ascii="Consolas" w:eastAsia="宋体" w:hAnsi="Consolas" w:cs="宋体"/>
          <w:color w:val="000000"/>
          <w:kern w:val="0"/>
          <w:sz w:val="18"/>
          <w:szCs w:val="18"/>
          <w:bdr w:val="none" w:sz="0" w:space="0" w:color="auto" w:frame="1"/>
        </w:rPr>
        <w:t>  </w:t>
      </w:r>
    </w:p>
    <w:p w14:paraId="794CA6D6"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11011010, </w:t>
      </w:r>
      <w:r w:rsidRPr="00B1624B">
        <w:rPr>
          <w:rFonts w:ascii="Consolas" w:eastAsia="宋体" w:hAnsi="Consolas" w:cs="宋体"/>
          <w:color w:val="008200"/>
          <w:kern w:val="0"/>
          <w:sz w:val="18"/>
          <w:szCs w:val="18"/>
          <w:bdr w:val="none" w:sz="0" w:space="0" w:color="auto" w:frame="1"/>
        </w:rPr>
        <w:t>//2</w:t>
      </w:r>
      <w:r w:rsidRPr="00B1624B">
        <w:rPr>
          <w:rFonts w:ascii="Consolas" w:eastAsia="宋体" w:hAnsi="Consolas" w:cs="宋体"/>
          <w:color w:val="000000"/>
          <w:kern w:val="0"/>
          <w:sz w:val="18"/>
          <w:szCs w:val="18"/>
          <w:bdr w:val="none" w:sz="0" w:space="0" w:color="auto" w:frame="1"/>
        </w:rPr>
        <w:t>  </w:t>
      </w:r>
    </w:p>
    <w:p w14:paraId="0CA95FCC"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11110010, </w:t>
      </w:r>
      <w:r w:rsidRPr="00B1624B">
        <w:rPr>
          <w:rFonts w:ascii="Consolas" w:eastAsia="宋体" w:hAnsi="Consolas" w:cs="宋体"/>
          <w:color w:val="008200"/>
          <w:kern w:val="0"/>
          <w:sz w:val="18"/>
          <w:szCs w:val="18"/>
          <w:bdr w:val="none" w:sz="0" w:space="0" w:color="auto" w:frame="1"/>
        </w:rPr>
        <w:t>//3</w:t>
      </w:r>
      <w:r w:rsidRPr="00B1624B">
        <w:rPr>
          <w:rFonts w:ascii="Consolas" w:eastAsia="宋体" w:hAnsi="Consolas" w:cs="宋体"/>
          <w:color w:val="000000"/>
          <w:kern w:val="0"/>
          <w:sz w:val="18"/>
          <w:szCs w:val="18"/>
          <w:bdr w:val="none" w:sz="0" w:space="0" w:color="auto" w:frame="1"/>
        </w:rPr>
        <w:t>  </w:t>
      </w:r>
    </w:p>
    <w:p w14:paraId="58CCD8EB"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01100110, </w:t>
      </w:r>
      <w:r w:rsidRPr="00B1624B">
        <w:rPr>
          <w:rFonts w:ascii="Consolas" w:eastAsia="宋体" w:hAnsi="Consolas" w:cs="宋体"/>
          <w:color w:val="008200"/>
          <w:kern w:val="0"/>
          <w:sz w:val="18"/>
          <w:szCs w:val="18"/>
          <w:bdr w:val="none" w:sz="0" w:space="0" w:color="auto" w:frame="1"/>
        </w:rPr>
        <w:t>//4</w:t>
      </w:r>
      <w:r w:rsidRPr="00B1624B">
        <w:rPr>
          <w:rFonts w:ascii="Consolas" w:eastAsia="宋体" w:hAnsi="Consolas" w:cs="宋体"/>
          <w:color w:val="000000"/>
          <w:kern w:val="0"/>
          <w:sz w:val="18"/>
          <w:szCs w:val="18"/>
          <w:bdr w:val="none" w:sz="0" w:space="0" w:color="auto" w:frame="1"/>
        </w:rPr>
        <w:t>  </w:t>
      </w:r>
    </w:p>
    <w:p w14:paraId="45AA97F9"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10110110, </w:t>
      </w:r>
      <w:r w:rsidRPr="00B1624B">
        <w:rPr>
          <w:rFonts w:ascii="Consolas" w:eastAsia="宋体" w:hAnsi="Consolas" w:cs="宋体"/>
          <w:color w:val="008200"/>
          <w:kern w:val="0"/>
          <w:sz w:val="18"/>
          <w:szCs w:val="18"/>
          <w:bdr w:val="none" w:sz="0" w:space="0" w:color="auto" w:frame="1"/>
        </w:rPr>
        <w:t>//5</w:t>
      </w:r>
      <w:r w:rsidRPr="00B1624B">
        <w:rPr>
          <w:rFonts w:ascii="Consolas" w:eastAsia="宋体" w:hAnsi="Consolas" w:cs="宋体"/>
          <w:color w:val="000000"/>
          <w:kern w:val="0"/>
          <w:sz w:val="18"/>
          <w:szCs w:val="18"/>
          <w:bdr w:val="none" w:sz="0" w:space="0" w:color="auto" w:frame="1"/>
        </w:rPr>
        <w:t>  </w:t>
      </w:r>
    </w:p>
    <w:p w14:paraId="3C94F4D0"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10111110, </w:t>
      </w:r>
      <w:r w:rsidRPr="00B1624B">
        <w:rPr>
          <w:rFonts w:ascii="Consolas" w:eastAsia="宋体" w:hAnsi="Consolas" w:cs="宋体"/>
          <w:color w:val="008200"/>
          <w:kern w:val="0"/>
          <w:sz w:val="18"/>
          <w:szCs w:val="18"/>
          <w:bdr w:val="none" w:sz="0" w:space="0" w:color="auto" w:frame="1"/>
        </w:rPr>
        <w:t>//6</w:t>
      </w:r>
      <w:r w:rsidRPr="00B1624B">
        <w:rPr>
          <w:rFonts w:ascii="Consolas" w:eastAsia="宋体" w:hAnsi="Consolas" w:cs="宋体"/>
          <w:color w:val="000000"/>
          <w:kern w:val="0"/>
          <w:sz w:val="18"/>
          <w:szCs w:val="18"/>
          <w:bdr w:val="none" w:sz="0" w:space="0" w:color="auto" w:frame="1"/>
        </w:rPr>
        <w:t>  </w:t>
      </w:r>
    </w:p>
    <w:p w14:paraId="3980A2BC"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11100000, </w:t>
      </w:r>
      <w:r w:rsidRPr="00B1624B">
        <w:rPr>
          <w:rFonts w:ascii="Consolas" w:eastAsia="宋体" w:hAnsi="Consolas" w:cs="宋体"/>
          <w:color w:val="008200"/>
          <w:kern w:val="0"/>
          <w:sz w:val="18"/>
          <w:szCs w:val="18"/>
          <w:bdr w:val="none" w:sz="0" w:space="0" w:color="auto" w:frame="1"/>
        </w:rPr>
        <w:t>//7</w:t>
      </w:r>
      <w:r w:rsidRPr="00B1624B">
        <w:rPr>
          <w:rFonts w:ascii="Consolas" w:eastAsia="宋体" w:hAnsi="Consolas" w:cs="宋体"/>
          <w:color w:val="000000"/>
          <w:kern w:val="0"/>
          <w:sz w:val="18"/>
          <w:szCs w:val="18"/>
          <w:bdr w:val="none" w:sz="0" w:space="0" w:color="auto" w:frame="1"/>
        </w:rPr>
        <w:t>  </w:t>
      </w:r>
    </w:p>
    <w:p w14:paraId="16EFD19A"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11111110, </w:t>
      </w:r>
      <w:r w:rsidRPr="00B1624B">
        <w:rPr>
          <w:rFonts w:ascii="Consolas" w:eastAsia="宋体" w:hAnsi="Consolas" w:cs="宋体"/>
          <w:color w:val="008200"/>
          <w:kern w:val="0"/>
          <w:sz w:val="18"/>
          <w:szCs w:val="18"/>
          <w:bdr w:val="none" w:sz="0" w:space="0" w:color="auto" w:frame="1"/>
        </w:rPr>
        <w:t>//8</w:t>
      </w:r>
      <w:r w:rsidRPr="00B1624B">
        <w:rPr>
          <w:rFonts w:ascii="Consolas" w:eastAsia="宋体" w:hAnsi="Consolas" w:cs="宋体"/>
          <w:color w:val="000000"/>
          <w:kern w:val="0"/>
          <w:sz w:val="18"/>
          <w:szCs w:val="18"/>
          <w:bdr w:val="none" w:sz="0" w:space="0" w:color="auto" w:frame="1"/>
        </w:rPr>
        <w:t>  </w:t>
      </w:r>
    </w:p>
    <w:p w14:paraId="0948C97B"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B11110110, </w:t>
      </w:r>
      <w:r w:rsidRPr="00B1624B">
        <w:rPr>
          <w:rFonts w:ascii="Consolas" w:eastAsia="宋体" w:hAnsi="Consolas" w:cs="宋体"/>
          <w:color w:val="008200"/>
          <w:kern w:val="0"/>
          <w:sz w:val="18"/>
          <w:szCs w:val="18"/>
          <w:bdr w:val="none" w:sz="0" w:space="0" w:color="auto" w:frame="1"/>
        </w:rPr>
        <w:t>//9</w:t>
      </w:r>
      <w:r w:rsidRPr="00B1624B">
        <w:rPr>
          <w:rFonts w:ascii="Consolas" w:eastAsia="宋体" w:hAnsi="Consolas" w:cs="宋体"/>
          <w:color w:val="000000"/>
          <w:kern w:val="0"/>
          <w:sz w:val="18"/>
          <w:szCs w:val="18"/>
          <w:bdr w:val="none" w:sz="0" w:space="0" w:color="auto" w:frame="1"/>
        </w:rPr>
        <w:t>  </w:t>
      </w:r>
    </w:p>
    <w:p w14:paraId="48662091"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10FC2CF3"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35552AB0"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显示函数</w:t>
      </w:r>
      <w:r w:rsidRPr="00B1624B">
        <w:rPr>
          <w:rFonts w:ascii="Consolas" w:eastAsia="宋体" w:hAnsi="Consolas" w:cs="宋体"/>
          <w:color w:val="000000"/>
          <w:kern w:val="0"/>
          <w:sz w:val="18"/>
          <w:szCs w:val="18"/>
          <w:bdr w:val="none" w:sz="0" w:space="0" w:color="auto" w:frame="1"/>
        </w:rPr>
        <w:t>  </w:t>
      </w:r>
    </w:p>
    <w:p w14:paraId="1F53758F"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参数</w:t>
      </w:r>
      <w:r w:rsidRPr="00B1624B">
        <w:rPr>
          <w:rFonts w:ascii="Consolas" w:eastAsia="宋体" w:hAnsi="Consolas" w:cs="宋体"/>
          <w:color w:val="008200"/>
          <w:kern w:val="0"/>
          <w:sz w:val="18"/>
          <w:szCs w:val="18"/>
          <w:bdr w:val="none" w:sz="0" w:space="0" w:color="auto" w:frame="1"/>
        </w:rPr>
        <w:t>num</w:t>
      </w:r>
      <w:r w:rsidRPr="00B1624B">
        <w:rPr>
          <w:rFonts w:ascii="Consolas" w:eastAsia="宋体" w:hAnsi="Consolas" w:cs="宋体"/>
          <w:color w:val="008200"/>
          <w:kern w:val="0"/>
          <w:sz w:val="18"/>
          <w:szCs w:val="18"/>
          <w:bdr w:val="none" w:sz="0" w:space="0" w:color="auto" w:frame="1"/>
        </w:rPr>
        <w:t>：用户需要显示的符号，取值范围：</w:t>
      </w:r>
      <w:r w:rsidRPr="00B1624B">
        <w:rPr>
          <w:rFonts w:ascii="Consolas" w:eastAsia="宋体" w:hAnsi="Consolas" w:cs="宋体"/>
          <w:color w:val="008200"/>
          <w:kern w:val="0"/>
          <w:sz w:val="18"/>
          <w:szCs w:val="18"/>
          <w:bdr w:val="none" w:sz="0" w:space="0" w:color="auto" w:frame="1"/>
        </w:rPr>
        <w:t>0~255</w:t>
      </w:r>
      <w:r w:rsidRPr="00B1624B">
        <w:rPr>
          <w:rFonts w:ascii="Consolas" w:eastAsia="宋体" w:hAnsi="Consolas" w:cs="宋体"/>
          <w:color w:val="000000"/>
          <w:kern w:val="0"/>
          <w:sz w:val="18"/>
          <w:szCs w:val="18"/>
          <w:bdr w:val="none" w:sz="0" w:space="0" w:color="auto" w:frame="1"/>
        </w:rPr>
        <w:t>  </w:t>
      </w:r>
    </w:p>
    <w:p w14:paraId="5FD1BDB2"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b/>
          <w:bCs/>
          <w:color w:val="006699"/>
          <w:kern w:val="0"/>
          <w:sz w:val="18"/>
          <w:szCs w:val="18"/>
          <w:bdr w:val="none" w:sz="0" w:space="0" w:color="auto" w:frame="1"/>
        </w:rPr>
        <w:t>void</w:t>
      </w:r>
      <w:r w:rsidRPr="00B1624B">
        <w:rPr>
          <w:rFonts w:ascii="Consolas" w:eastAsia="宋体" w:hAnsi="Consolas" w:cs="宋体"/>
          <w:color w:val="000000"/>
          <w:kern w:val="0"/>
          <w:sz w:val="18"/>
          <w:szCs w:val="18"/>
          <w:bdr w:val="none" w:sz="0" w:space="0" w:color="auto" w:frame="1"/>
        </w:rPr>
        <w:t> display_Num(byte num){  </w:t>
      </w:r>
    </w:p>
    <w:p w14:paraId="0C675233"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lastRenderedPageBreak/>
        <w:t>  </w:t>
      </w:r>
      <w:r w:rsidRPr="00B1624B">
        <w:rPr>
          <w:rFonts w:ascii="Consolas" w:eastAsia="宋体" w:hAnsi="Consolas" w:cs="宋体"/>
          <w:b/>
          <w:bCs/>
          <w:color w:val="006699"/>
          <w:kern w:val="0"/>
          <w:sz w:val="18"/>
          <w:szCs w:val="18"/>
          <w:bdr w:val="none" w:sz="0" w:space="0" w:color="auto" w:frame="1"/>
        </w:rPr>
        <w:t>for</w:t>
      </w:r>
      <w:r w:rsidRPr="00B1624B">
        <w:rPr>
          <w:rFonts w:ascii="Consolas" w:eastAsia="宋体" w:hAnsi="Consolas" w:cs="宋体"/>
          <w:color w:val="000000"/>
          <w:kern w:val="0"/>
          <w:sz w:val="18"/>
          <w:szCs w:val="18"/>
          <w:bdr w:val="none" w:sz="0" w:space="0" w:color="auto" w:frame="1"/>
        </w:rPr>
        <w:t> (</w:t>
      </w:r>
      <w:r w:rsidRPr="00B1624B">
        <w:rPr>
          <w:rFonts w:ascii="Consolas" w:eastAsia="宋体" w:hAnsi="Consolas" w:cs="宋体"/>
          <w:b/>
          <w:bCs/>
          <w:color w:val="2E8B57"/>
          <w:kern w:val="0"/>
          <w:sz w:val="18"/>
          <w:szCs w:val="18"/>
          <w:bdr w:val="none" w:sz="0" w:space="0" w:color="auto" w:frame="1"/>
        </w:rPr>
        <w:t>int</w:t>
      </w:r>
      <w:r w:rsidRPr="00B1624B">
        <w:rPr>
          <w:rFonts w:ascii="Consolas" w:eastAsia="宋体" w:hAnsi="Consolas" w:cs="宋体"/>
          <w:color w:val="000000"/>
          <w:kern w:val="0"/>
          <w:sz w:val="18"/>
          <w:szCs w:val="18"/>
          <w:bdr w:val="none" w:sz="0" w:space="0" w:color="auto" w:frame="1"/>
        </w:rPr>
        <w:t> cnt=0;cnt&lt;8;cnt++){  </w:t>
      </w:r>
    </w:p>
    <w:p w14:paraId="72C91DA8"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读出每一位，并输出到对应的引脚</w:t>
      </w:r>
      <w:r w:rsidRPr="00B1624B">
        <w:rPr>
          <w:rFonts w:ascii="Consolas" w:eastAsia="宋体" w:hAnsi="Consolas" w:cs="宋体"/>
          <w:color w:val="000000"/>
          <w:kern w:val="0"/>
          <w:sz w:val="18"/>
          <w:szCs w:val="18"/>
          <w:bdr w:val="none" w:sz="0" w:space="0" w:color="auto" w:frame="1"/>
        </w:rPr>
        <w:t>  </w:t>
      </w:r>
    </w:p>
    <w:p w14:paraId="2883998A"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digitalWrite(pins[cnt],bitRead(DIGI_DISP[num],cnt));  </w:t>
      </w:r>
    </w:p>
    <w:p w14:paraId="5BA5FF00"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  </w:t>
      </w:r>
    </w:p>
    <w:p w14:paraId="0A3481DD"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1B66AD1D"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4D0C035B"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清屏函数</w:t>
      </w:r>
      <w:r w:rsidRPr="00B1624B">
        <w:rPr>
          <w:rFonts w:ascii="Consolas" w:eastAsia="宋体" w:hAnsi="Consolas" w:cs="宋体"/>
          <w:color w:val="000000"/>
          <w:kern w:val="0"/>
          <w:sz w:val="18"/>
          <w:szCs w:val="18"/>
          <w:bdr w:val="none" w:sz="0" w:space="0" w:color="auto" w:frame="1"/>
        </w:rPr>
        <w:t>  </w:t>
      </w:r>
    </w:p>
    <w:p w14:paraId="60E9A162"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参数</w:t>
      </w:r>
      <w:r w:rsidRPr="00B1624B">
        <w:rPr>
          <w:rFonts w:ascii="Consolas" w:eastAsia="宋体" w:hAnsi="Consolas" w:cs="宋体"/>
          <w:color w:val="008200"/>
          <w:kern w:val="0"/>
          <w:sz w:val="18"/>
          <w:szCs w:val="18"/>
          <w:bdr w:val="none" w:sz="0" w:space="0" w:color="auto" w:frame="1"/>
        </w:rPr>
        <w:t>dly:</w:t>
      </w:r>
      <w:r w:rsidRPr="00B1624B">
        <w:rPr>
          <w:rFonts w:ascii="Consolas" w:eastAsia="宋体" w:hAnsi="Consolas" w:cs="宋体"/>
          <w:color w:val="008200"/>
          <w:kern w:val="0"/>
          <w:sz w:val="18"/>
          <w:szCs w:val="18"/>
          <w:bdr w:val="none" w:sz="0" w:space="0" w:color="auto" w:frame="1"/>
        </w:rPr>
        <w:t>清屏所需时长，单位：毫秒</w:t>
      </w:r>
      <w:r w:rsidRPr="00B1624B">
        <w:rPr>
          <w:rFonts w:ascii="Consolas" w:eastAsia="宋体" w:hAnsi="Consolas" w:cs="宋体"/>
          <w:color w:val="000000"/>
          <w:kern w:val="0"/>
          <w:sz w:val="18"/>
          <w:szCs w:val="18"/>
          <w:bdr w:val="none" w:sz="0" w:space="0" w:color="auto" w:frame="1"/>
        </w:rPr>
        <w:t>  </w:t>
      </w:r>
    </w:p>
    <w:p w14:paraId="7DE118F2"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b/>
          <w:bCs/>
          <w:color w:val="006699"/>
          <w:kern w:val="0"/>
          <w:sz w:val="18"/>
          <w:szCs w:val="18"/>
          <w:bdr w:val="none" w:sz="0" w:space="0" w:color="auto" w:frame="1"/>
        </w:rPr>
        <w:t>void</w:t>
      </w:r>
      <w:r w:rsidRPr="00B1624B">
        <w:rPr>
          <w:rFonts w:ascii="Consolas" w:eastAsia="宋体" w:hAnsi="Consolas" w:cs="宋体"/>
          <w:color w:val="000000"/>
          <w:kern w:val="0"/>
          <w:sz w:val="18"/>
          <w:szCs w:val="18"/>
          <w:bdr w:val="none" w:sz="0" w:space="0" w:color="auto" w:frame="1"/>
        </w:rPr>
        <w:t> Clean_scrn(</w:t>
      </w:r>
      <w:r w:rsidRPr="00B1624B">
        <w:rPr>
          <w:rFonts w:ascii="Consolas" w:eastAsia="宋体" w:hAnsi="Consolas" w:cs="宋体"/>
          <w:b/>
          <w:bCs/>
          <w:color w:val="2E8B57"/>
          <w:kern w:val="0"/>
          <w:sz w:val="18"/>
          <w:szCs w:val="18"/>
          <w:bdr w:val="none" w:sz="0" w:space="0" w:color="auto" w:frame="1"/>
        </w:rPr>
        <w:t>int</w:t>
      </w:r>
      <w:r w:rsidRPr="00B1624B">
        <w:rPr>
          <w:rFonts w:ascii="Consolas" w:eastAsia="宋体" w:hAnsi="Consolas" w:cs="宋体"/>
          <w:color w:val="000000"/>
          <w:kern w:val="0"/>
          <w:sz w:val="18"/>
          <w:szCs w:val="18"/>
          <w:bdr w:val="none" w:sz="0" w:space="0" w:color="auto" w:frame="1"/>
        </w:rPr>
        <w:t> dly)  </w:t>
      </w:r>
    </w:p>
    <w:p w14:paraId="3F86EEC8"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368333AB"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r w:rsidRPr="00B1624B">
        <w:rPr>
          <w:rFonts w:ascii="Consolas" w:eastAsia="宋体" w:hAnsi="Consolas" w:cs="宋体"/>
          <w:b/>
          <w:bCs/>
          <w:color w:val="006699"/>
          <w:kern w:val="0"/>
          <w:sz w:val="18"/>
          <w:szCs w:val="18"/>
          <w:bdr w:val="none" w:sz="0" w:space="0" w:color="auto" w:frame="1"/>
        </w:rPr>
        <w:t>for</w:t>
      </w:r>
      <w:r w:rsidRPr="00B1624B">
        <w:rPr>
          <w:rFonts w:ascii="Consolas" w:eastAsia="宋体" w:hAnsi="Consolas" w:cs="宋体"/>
          <w:color w:val="000000"/>
          <w:kern w:val="0"/>
          <w:sz w:val="18"/>
          <w:szCs w:val="18"/>
          <w:bdr w:val="none" w:sz="0" w:space="0" w:color="auto" w:frame="1"/>
        </w:rPr>
        <w:t>(</w:t>
      </w:r>
      <w:r w:rsidRPr="00B1624B">
        <w:rPr>
          <w:rFonts w:ascii="Consolas" w:eastAsia="宋体" w:hAnsi="Consolas" w:cs="宋体"/>
          <w:b/>
          <w:bCs/>
          <w:color w:val="2E8B57"/>
          <w:kern w:val="0"/>
          <w:sz w:val="18"/>
          <w:szCs w:val="18"/>
          <w:bdr w:val="none" w:sz="0" w:space="0" w:color="auto" w:frame="1"/>
        </w:rPr>
        <w:t>int</w:t>
      </w:r>
      <w:r w:rsidRPr="00B1624B">
        <w:rPr>
          <w:rFonts w:ascii="Consolas" w:eastAsia="宋体" w:hAnsi="Consolas" w:cs="宋体"/>
          <w:color w:val="000000"/>
          <w:kern w:val="0"/>
          <w:sz w:val="18"/>
          <w:szCs w:val="18"/>
          <w:bdr w:val="none" w:sz="0" w:space="0" w:color="auto" w:frame="1"/>
        </w:rPr>
        <w:t> cnt=0;cnt&lt;8;cnt++)  </w:t>
      </w:r>
    </w:p>
    <w:p w14:paraId="6261E5C2"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  </w:t>
      </w:r>
    </w:p>
    <w:p w14:paraId="60B83DFC"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所有位都为低电平，</w:t>
      </w:r>
      <w:r w:rsidRPr="00B1624B">
        <w:rPr>
          <w:rFonts w:ascii="Consolas" w:eastAsia="宋体" w:hAnsi="Consolas" w:cs="宋体"/>
          <w:color w:val="008200"/>
          <w:kern w:val="0"/>
          <w:sz w:val="18"/>
          <w:szCs w:val="18"/>
          <w:bdr w:val="none" w:sz="0" w:space="0" w:color="auto" w:frame="1"/>
        </w:rPr>
        <w:t>LED</w:t>
      </w:r>
      <w:r w:rsidRPr="00B1624B">
        <w:rPr>
          <w:rFonts w:ascii="Consolas" w:eastAsia="宋体" w:hAnsi="Consolas" w:cs="宋体"/>
          <w:color w:val="008200"/>
          <w:kern w:val="0"/>
          <w:sz w:val="18"/>
          <w:szCs w:val="18"/>
          <w:bdr w:val="none" w:sz="0" w:space="0" w:color="auto" w:frame="1"/>
        </w:rPr>
        <w:t>都断电</w:t>
      </w:r>
      <w:r w:rsidRPr="00B1624B">
        <w:rPr>
          <w:rFonts w:ascii="Consolas" w:eastAsia="宋体" w:hAnsi="Consolas" w:cs="宋体"/>
          <w:color w:val="000000"/>
          <w:kern w:val="0"/>
          <w:sz w:val="18"/>
          <w:szCs w:val="18"/>
          <w:bdr w:val="none" w:sz="0" w:space="0" w:color="auto" w:frame="1"/>
        </w:rPr>
        <w:t>  </w:t>
      </w:r>
    </w:p>
    <w:p w14:paraId="172EC5B7"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digitalWrite(pins[cnt],0);  </w:t>
      </w:r>
    </w:p>
    <w:p w14:paraId="7863B6CC"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  </w:t>
      </w:r>
    </w:p>
    <w:p w14:paraId="2468AE97"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delay(dly);  </w:t>
      </w:r>
    </w:p>
    <w:p w14:paraId="5EFEA1B5"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698E8833"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1C0BF880"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0000"/>
          <w:kern w:val="0"/>
          <w:sz w:val="18"/>
          <w:szCs w:val="18"/>
          <w:bdr w:val="none" w:sz="0" w:space="0" w:color="auto" w:frame="1"/>
        </w:rPr>
        <w:t> </w:t>
      </w:r>
    </w:p>
    <w:p w14:paraId="12491687"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主程序设计</w:t>
      </w:r>
      <w:r w:rsidRPr="00B1624B">
        <w:rPr>
          <w:rFonts w:ascii="Consolas" w:eastAsia="宋体" w:hAnsi="Consolas" w:cs="宋体"/>
          <w:color w:val="000000"/>
          <w:kern w:val="0"/>
          <w:sz w:val="18"/>
          <w:szCs w:val="18"/>
          <w:bdr w:val="none" w:sz="0" w:space="0" w:color="auto" w:frame="1"/>
        </w:rPr>
        <w:t> </w:t>
      </w:r>
    </w:p>
    <w:p w14:paraId="18F1EC39"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功能：</w:t>
      </w:r>
      <w:r w:rsidRPr="00B1624B">
        <w:rPr>
          <w:rFonts w:ascii="Consolas" w:eastAsia="宋体" w:hAnsi="Consolas" w:cs="宋体"/>
          <w:color w:val="000000"/>
          <w:kern w:val="0"/>
          <w:sz w:val="18"/>
          <w:szCs w:val="18"/>
          <w:bdr w:val="none" w:sz="0" w:space="0" w:color="auto" w:frame="1"/>
        </w:rPr>
        <w:t> </w:t>
      </w:r>
    </w:p>
    <w:p w14:paraId="13FFFC82"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共阴极数码管滚动显示</w:t>
      </w:r>
      <w:r w:rsidRPr="00B1624B">
        <w:rPr>
          <w:rFonts w:ascii="Consolas" w:eastAsia="宋体" w:hAnsi="Consolas" w:cs="宋体"/>
          <w:color w:val="008200"/>
          <w:kern w:val="0"/>
          <w:sz w:val="18"/>
          <w:szCs w:val="18"/>
          <w:bdr w:val="none" w:sz="0" w:space="0" w:color="auto" w:frame="1"/>
        </w:rPr>
        <w:t>“0~9”</w:t>
      </w:r>
      <w:r w:rsidRPr="00B1624B">
        <w:rPr>
          <w:rFonts w:ascii="Consolas" w:eastAsia="宋体" w:hAnsi="Consolas" w:cs="宋体"/>
          <w:color w:val="000000"/>
          <w:kern w:val="0"/>
          <w:sz w:val="18"/>
          <w:szCs w:val="18"/>
          <w:bdr w:val="none" w:sz="0" w:space="0" w:color="auto" w:frame="1"/>
        </w:rPr>
        <w:t> </w:t>
      </w:r>
    </w:p>
    <w:p w14:paraId="5E86CABC"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美化显示效果，每次显示结果清屏</w:t>
      </w:r>
      <w:r w:rsidRPr="00B1624B">
        <w:rPr>
          <w:rFonts w:ascii="Consolas" w:eastAsia="宋体" w:hAnsi="Consolas" w:cs="宋体"/>
          <w:color w:val="000000"/>
          <w:kern w:val="0"/>
          <w:sz w:val="18"/>
          <w:szCs w:val="18"/>
          <w:bdr w:val="none" w:sz="0" w:space="0" w:color="auto" w:frame="1"/>
        </w:rPr>
        <w:t> </w:t>
      </w:r>
    </w:p>
    <w:p w14:paraId="741C8162"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8200"/>
          <w:kern w:val="0"/>
          <w:sz w:val="18"/>
          <w:szCs w:val="18"/>
          <w:bdr w:val="none" w:sz="0" w:space="0" w:color="auto" w:frame="1"/>
        </w:rPr>
        <w:t> */</w:t>
      </w:r>
      <w:r w:rsidRPr="00B1624B">
        <w:rPr>
          <w:rFonts w:ascii="Consolas" w:eastAsia="宋体" w:hAnsi="Consolas" w:cs="宋体"/>
          <w:color w:val="000000"/>
          <w:kern w:val="0"/>
          <w:sz w:val="18"/>
          <w:szCs w:val="18"/>
          <w:bdr w:val="none" w:sz="0" w:space="0" w:color="auto" w:frame="1"/>
        </w:rPr>
        <w:t>  </w:t>
      </w:r>
    </w:p>
    <w:p w14:paraId="049C8CCF"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04D28C96"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b/>
          <w:bCs/>
          <w:color w:val="006699"/>
          <w:kern w:val="0"/>
          <w:sz w:val="18"/>
          <w:szCs w:val="18"/>
          <w:bdr w:val="none" w:sz="0" w:space="0" w:color="auto" w:frame="1"/>
        </w:rPr>
        <w:t>void</w:t>
      </w:r>
      <w:r w:rsidRPr="00B1624B">
        <w:rPr>
          <w:rFonts w:ascii="Consolas" w:eastAsia="宋体" w:hAnsi="Consolas" w:cs="宋体"/>
          <w:color w:val="000000"/>
          <w:kern w:val="0"/>
          <w:sz w:val="18"/>
          <w:szCs w:val="18"/>
          <w:bdr w:val="none" w:sz="0" w:space="0" w:color="auto" w:frame="1"/>
        </w:rPr>
        <w:t> setup()  </w:t>
      </w:r>
    </w:p>
    <w:p w14:paraId="1C68107D"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5F4D5583"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Init_seg();  </w:t>
      </w:r>
      <w:r w:rsidRPr="00B1624B">
        <w:rPr>
          <w:rFonts w:ascii="Consolas" w:eastAsia="宋体" w:hAnsi="Consolas" w:cs="宋体"/>
          <w:color w:val="008200"/>
          <w:kern w:val="0"/>
          <w:sz w:val="18"/>
          <w:szCs w:val="18"/>
          <w:bdr w:val="none" w:sz="0" w:space="0" w:color="auto" w:frame="1"/>
        </w:rPr>
        <w:t>//Arduino</w:t>
      </w:r>
      <w:r w:rsidRPr="00B1624B">
        <w:rPr>
          <w:rFonts w:ascii="Consolas" w:eastAsia="宋体" w:hAnsi="Consolas" w:cs="宋体"/>
          <w:color w:val="008200"/>
          <w:kern w:val="0"/>
          <w:sz w:val="18"/>
          <w:szCs w:val="18"/>
          <w:bdr w:val="none" w:sz="0" w:space="0" w:color="auto" w:frame="1"/>
        </w:rPr>
        <w:t>对数码管的端口初始化</w:t>
      </w:r>
      <w:r w:rsidRPr="00B1624B">
        <w:rPr>
          <w:rFonts w:ascii="Consolas" w:eastAsia="宋体" w:hAnsi="Consolas" w:cs="宋体"/>
          <w:color w:val="000000"/>
          <w:kern w:val="0"/>
          <w:sz w:val="18"/>
          <w:szCs w:val="18"/>
          <w:bdr w:val="none" w:sz="0" w:space="0" w:color="auto" w:frame="1"/>
        </w:rPr>
        <w:t>  </w:t>
      </w:r>
    </w:p>
    <w:p w14:paraId="34D67515"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22566F16"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68F06B44"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b/>
          <w:bCs/>
          <w:color w:val="006699"/>
          <w:kern w:val="0"/>
          <w:sz w:val="18"/>
          <w:szCs w:val="18"/>
          <w:bdr w:val="none" w:sz="0" w:space="0" w:color="auto" w:frame="1"/>
        </w:rPr>
        <w:t>void</w:t>
      </w:r>
      <w:r w:rsidRPr="00B1624B">
        <w:rPr>
          <w:rFonts w:ascii="Consolas" w:eastAsia="宋体" w:hAnsi="Consolas" w:cs="宋体"/>
          <w:color w:val="000000"/>
          <w:kern w:val="0"/>
          <w:sz w:val="18"/>
          <w:szCs w:val="18"/>
          <w:bdr w:val="none" w:sz="0" w:space="0" w:color="auto" w:frame="1"/>
        </w:rPr>
        <w:t> loop()  </w:t>
      </w:r>
    </w:p>
    <w:p w14:paraId="6A500C75"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1BFACEE8"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0~9</w:t>
      </w:r>
      <w:r w:rsidRPr="00B1624B">
        <w:rPr>
          <w:rFonts w:ascii="Consolas" w:eastAsia="宋体" w:hAnsi="Consolas" w:cs="宋体"/>
          <w:color w:val="008200"/>
          <w:kern w:val="0"/>
          <w:sz w:val="18"/>
          <w:szCs w:val="18"/>
          <w:bdr w:val="none" w:sz="0" w:space="0" w:color="auto" w:frame="1"/>
        </w:rPr>
        <w:t>数字依次显示</w:t>
      </w:r>
      <w:r w:rsidRPr="00B1624B">
        <w:rPr>
          <w:rFonts w:ascii="Consolas" w:eastAsia="宋体" w:hAnsi="Consolas" w:cs="宋体"/>
          <w:color w:val="000000"/>
          <w:kern w:val="0"/>
          <w:sz w:val="18"/>
          <w:szCs w:val="18"/>
          <w:bdr w:val="none" w:sz="0" w:space="0" w:color="auto" w:frame="1"/>
        </w:rPr>
        <w:t>  </w:t>
      </w:r>
    </w:p>
    <w:p w14:paraId="7FE04B0E"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r w:rsidRPr="00B1624B">
        <w:rPr>
          <w:rFonts w:ascii="Consolas" w:eastAsia="宋体" w:hAnsi="Consolas" w:cs="宋体"/>
          <w:b/>
          <w:bCs/>
          <w:color w:val="006699"/>
          <w:kern w:val="0"/>
          <w:sz w:val="18"/>
          <w:szCs w:val="18"/>
          <w:bdr w:val="none" w:sz="0" w:space="0" w:color="auto" w:frame="1"/>
        </w:rPr>
        <w:t>for</w:t>
      </w:r>
      <w:r w:rsidRPr="00B1624B">
        <w:rPr>
          <w:rFonts w:ascii="Consolas" w:eastAsia="宋体" w:hAnsi="Consolas" w:cs="宋体"/>
          <w:color w:val="000000"/>
          <w:kern w:val="0"/>
          <w:sz w:val="18"/>
          <w:szCs w:val="18"/>
          <w:bdr w:val="none" w:sz="0" w:space="0" w:color="auto" w:frame="1"/>
        </w:rPr>
        <w:t>(</w:t>
      </w:r>
      <w:r w:rsidRPr="00B1624B">
        <w:rPr>
          <w:rFonts w:ascii="Consolas" w:eastAsia="宋体" w:hAnsi="Consolas" w:cs="宋体"/>
          <w:b/>
          <w:bCs/>
          <w:color w:val="2E8B57"/>
          <w:kern w:val="0"/>
          <w:sz w:val="18"/>
          <w:szCs w:val="18"/>
          <w:bdr w:val="none" w:sz="0" w:space="0" w:color="auto" w:frame="1"/>
        </w:rPr>
        <w:t>int</w:t>
      </w:r>
      <w:r w:rsidRPr="00B1624B">
        <w:rPr>
          <w:rFonts w:ascii="Consolas" w:eastAsia="宋体" w:hAnsi="Consolas" w:cs="宋体"/>
          <w:color w:val="000000"/>
          <w:kern w:val="0"/>
          <w:sz w:val="18"/>
          <w:szCs w:val="18"/>
          <w:bdr w:val="none" w:sz="0" w:space="0" w:color="auto" w:frame="1"/>
        </w:rPr>
        <w:t> cnt=0;cnt&lt;=9;cnt++){  </w:t>
      </w:r>
    </w:p>
    <w:p w14:paraId="5AAC61CE"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display_Num(cnt);  </w:t>
      </w: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显示指定的字符</w:t>
      </w:r>
      <w:r w:rsidRPr="00B1624B">
        <w:rPr>
          <w:rFonts w:ascii="Consolas" w:eastAsia="宋体" w:hAnsi="Consolas" w:cs="宋体"/>
          <w:color w:val="000000"/>
          <w:kern w:val="0"/>
          <w:sz w:val="18"/>
          <w:szCs w:val="18"/>
          <w:bdr w:val="none" w:sz="0" w:space="0" w:color="auto" w:frame="1"/>
        </w:rPr>
        <w:t>  </w:t>
      </w:r>
    </w:p>
    <w:p w14:paraId="2230F048"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delay(1000);  </w:t>
      </w: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字符显示</w:t>
      </w:r>
      <w:r w:rsidRPr="00B1624B">
        <w:rPr>
          <w:rFonts w:ascii="Consolas" w:eastAsia="宋体" w:hAnsi="Consolas" w:cs="宋体"/>
          <w:color w:val="008200"/>
          <w:kern w:val="0"/>
          <w:sz w:val="18"/>
          <w:szCs w:val="18"/>
          <w:bdr w:val="none" w:sz="0" w:space="0" w:color="auto" w:frame="1"/>
        </w:rPr>
        <w:t>1</w:t>
      </w:r>
      <w:r w:rsidRPr="00B1624B">
        <w:rPr>
          <w:rFonts w:ascii="Consolas" w:eastAsia="宋体" w:hAnsi="Consolas" w:cs="宋体"/>
          <w:color w:val="008200"/>
          <w:kern w:val="0"/>
          <w:sz w:val="18"/>
          <w:szCs w:val="18"/>
          <w:bdr w:val="none" w:sz="0" w:space="0" w:color="auto" w:frame="1"/>
        </w:rPr>
        <w:t>秒钟</w:t>
      </w:r>
      <w:r w:rsidRPr="00B1624B">
        <w:rPr>
          <w:rFonts w:ascii="Consolas" w:eastAsia="宋体" w:hAnsi="Consolas" w:cs="宋体"/>
          <w:color w:val="000000"/>
          <w:kern w:val="0"/>
          <w:sz w:val="18"/>
          <w:szCs w:val="18"/>
          <w:bdr w:val="none" w:sz="0" w:space="0" w:color="auto" w:frame="1"/>
        </w:rPr>
        <w:t>  </w:t>
      </w:r>
    </w:p>
    <w:p w14:paraId="4A7EC8D5"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r w:rsidRPr="00B1624B">
        <w:rPr>
          <w:rFonts w:ascii="Consolas" w:eastAsia="宋体" w:hAnsi="Consolas" w:cs="宋体"/>
          <w:color w:val="008200"/>
          <w:kern w:val="0"/>
          <w:sz w:val="18"/>
          <w:szCs w:val="18"/>
          <w:bdr w:val="none" w:sz="0" w:space="0" w:color="auto" w:frame="1"/>
        </w:rPr>
        <w:t>//</w:t>
      </w:r>
      <w:r w:rsidRPr="00B1624B">
        <w:rPr>
          <w:rFonts w:ascii="Consolas" w:eastAsia="宋体" w:hAnsi="Consolas" w:cs="宋体"/>
          <w:color w:val="008200"/>
          <w:kern w:val="0"/>
          <w:sz w:val="18"/>
          <w:szCs w:val="18"/>
          <w:bdr w:val="none" w:sz="0" w:space="0" w:color="auto" w:frame="1"/>
        </w:rPr>
        <w:t>显示内容切换期间，执行清屏</w:t>
      </w:r>
      <w:r w:rsidRPr="00B1624B">
        <w:rPr>
          <w:rFonts w:ascii="Consolas" w:eastAsia="宋体" w:hAnsi="Consolas" w:cs="宋体"/>
          <w:color w:val="000000"/>
          <w:kern w:val="0"/>
          <w:sz w:val="18"/>
          <w:szCs w:val="18"/>
          <w:bdr w:val="none" w:sz="0" w:space="0" w:color="auto" w:frame="1"/>
        </w:rPr>
        <w:t>  </w:t>
      </w:r>
    </w:p>
    <w:p w14:paraId="7CEB6293"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Clean_scrn(30);  </w:t>
      </w:r>
    </w:p>
    <w:p w14:paraId="6D31A161" w14:textId="77777777" w:rsidR="00B1624B" w:rsidRPr="00B1624B" w:rsidRDefault="00B1624B" w:rsidP="00B1624B">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  </w:t>
      </w:r>
    </w:p>
    <w:p w14:paraId="2408E95F" w14:textId="77777777" w:rsidR="00B1624B" w:rsidRPr="00B1624B" w:rsidRDefault="00B1624B" w:rsidP="00B1624B">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B1624B">
        <w:rPr>
          <w:rFonts w:ascii="Consolas" w:eastAsia="宋体" w:hAnsi="Consolas" w:cs="宋体"/>
          <w:color w:val="000000"/>
          <w:kern w:val="0"/>
          <w:sz w:val="18"/>
          <w:szCs w:val="18"/>
          <w:bdr w:val="none" w:sz="0" w:space="0" w:color="auto" w:frame="1"/>
        </w:rPr>
        <w:t>}  </w:t>
      </w:r>
    </w:p>
    <w:p w14:paraId="59A248A5" w14:textId="77777777" w:rsidR="00B1624B" w:rsidRDefault="00B1624B" w:rsidP="00B1624B"/>
    <w:p w14:paraId="1FF7B0BA" w14:textId="2AD68EB9" w:rsidR="00B1624B" w:rsidRDefault="00B1624B" w:rsidP="00B1624B"/>
    <w:p w14:paraId="042E22E8" w14:textId="78FDCDA2" w:rsidR="00760A7F" w:rsidRDefault="00760A7F" w:rsidP="00B1624B"/>
    <w:p w14:paraId="3BC6B843" w14:textId="5197B848" w:rsidR="00760A7F" w:rsidRDefault="00760A7F" w:rsidP="00B1624B"/>
    <w:p w14:paraId="412A166E" w14:textId="77777777" w:rsidR="00385491" w:rsidRDefault="00385491" w:rsidP="00B1624B"/>
    <w:p w14:paraId="29C76408" w14:textId="37AB495C" w:rsidR="00137D0D" w:rsidRDefault="00760A7F" w:rsidP="00B1624B">
      <w:r>
        <w:rPr>
          <w:noProof/>
        </w:rPr>
        <w:drawing>
          <wp:inline distT="0" distB="0" distL="0" distR="0" wp14:anchorId="29D650A1" wp14:editId="333F9F7F">
            <wp:extent cx="5274310" cy="4760595"/>
            <wp:effectExtent l="0" t="0" r="254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4760595"/>
                    </a:xfrm>
                    <a:prstGeom prst="rect">
                      <a:avLst/>
                    </a:prstGeom>
                  </pic:spPr>
                </pic:pic>
              </a:graphicData>
            </a:graphic>
          </wp:inline>
        </w:drawing>
      </w:r>
    </w:p>
    <w:p w14:paraId="3D735CC0" w14:textId="3498A5BB" w:rsidR="00B1624B" w:rsidRDefault="00B1624B" w:rsidP="00B1624B"/>
    <w:p w14:paraId="5F1AC54F" w14:textId="425607AC" w:rsidR="00385491" w:rsidRDefault="00385491" w:rsidP="00B1624B">
      <w:r>
        <w:rPr>
          <w:rFonts w:hint="eastAsia"/>
        </w:rPr>
        <w:t>运行结果正常。</w:t>
      </w:r>
    </w:p>
    <w:p w14:paraId="5F34BF60" w14:textId="059EBE70" w:rsidR="00385491" w:rsidRDefault="00385491" w:rsidP="00B1624B"/>
    <w:p w14:paraId="35FC8C21" w14:textId="77777777" w:rsidR="00385491" w:rsidRDefault="00385491" w:rsidP="00B1624B"/>
    <w:p w14:paraId="4F58049C" w14:textId="77777777" w:rsidR="00385491" w:rsidRDefault="00385491" w:rsidP="00385491"/>
    <w:p w14:paraId="345B9D0A" w14:textId="07B895D0" w:rsidR="00B1624B" w:rsidRDefault="00B1624B" w:rsidP="00385491">
      <w:pPr>
        <w:pStyle w:val="a3"/>
        <w:numPr>
          <w:ilvl w:val="0"/>
          <w:numId w:val="5"/>
        </w:numPr>
        <w:ind w:firstLineChars="0"/>
      </w:pPr>
      <w:r>
        <w:rPr>
          <w:rFonts w:hint="eastAsia"/>
        </w:rPr>
        <w:t>具有人类活动感知力的自主调光机器人</w:t>
      </w:r>
    </w:p>
    <w:p w14:paraId="7A695960" w14:textId="2FF874A1" w:rsidR="00B1624B" w:rsidRDefault="00B1624B" w:rsidP="00B1624B"/>
    <w:p w14:paraId="37D3705F"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808080"/>
          <w:kern w:val="0"/>
          <w:sz w:val="18"/>
          <w:szCs w:val="18"/>
          <w:bdr w:val="none" w:sz="0" w:space="0" w:color="auto" w:frame="1"/>
        </w:rPr>
        <w:t>#define LED    13</w:t>
      </w:r>
      <w:r w:rsidRPr="00137D0D">
        <w:rPr>
          <w:rFonts w:ascii="Consolas" w:eastAsia="宋体" w:hAnsi="Consolas" w:cs="宋体"/>
          <w:color w:val="000000"/>
          <w:kern w:val="0"/>
          <w:sz w:val="18"/>
          <w:szCs w:val="18"/>
          <w:bdr w:val="none" w:sz="0" w:space="0" w:color="auto" w:frame="1"/>
        </w:rPr>
        <w:t>  </w:t>
      </w:r>
    </w:p>
    <w:p w14:paraId="458AB6D7"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808080"/>
          <w:kern w:val="0"/>
          <w:sz w:val="18"/>
          <w:szCs w:val="18"/>
          <w:bdr w:val="none" w:sz="0" w:space="0" w:color="auto" w:frame="1"/>
        </w:rPr>
        <w:t>#define Buzzer 10</w:t>
      </w:r>
      <w:r w:rsidRPr="00137D0D">
        <w:rPr>
          <w:rFonts w:ascii="Consolas" w:eastAsia="宋体" w:hAnsi="Consolas" w:cs="宋体"/>
          <w:color w:val="000000"/>
          <w:kern w:val="0"/>
          <w:sz w:val="18"/>
          <w:szCs w:val="18"/>
          <w:bdr w:val="none" w:sz="0" w:space="0" w:color="auto" w:frame="1"/>
        </w:rPr>
        <w:t>  </w:t>
      </w:r>
    </w:p>
    <w:p w14:paraId="75953722"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808080"/>
          <w:kern w:val="0"/>
          <w:sz w:val="18"/>
          <w:szCs w:val="18"/>
          <w:bdr w:val="none" w:sz="0" w:space="0" w:color="auto" w:frame="1"/>
        </w:rPr>
        <w:t>#define PIR_pin 12</w:t>
      </w:r>
      <w:r w:rsidRPr="00137D0D">
        <w:rPr>
          <w:rFonts w:ascii="Consolas" w:eastAsia="宋体" w:hAnsi="Consolas" w:cs="宋体"/>
          <w:color w:val="000000"/>
          <w:kern w:val="0"/>
          <w:sz w:val="18"/>
          <w:szCs w:val="18"/>
          <w:bdr w:val="none" w:sz="0" w:space="0" w:color="auto" w:frame="1"/>
        </w:rPr>
        <w:t>  </w:t>
      </w:r>
    </w:p>
    <w:p w14:paraId="78711C2B"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26529189"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setup()  </w:t>
      </w:r>
    </w:p>
    <w:p w14:paraId="48A60E9C"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258B4858"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Init_LDR();  </w:t>
      </w:r>
    </w:p>
    <w:p w14:paraId="6B63315B"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Init_Light();  </w:t>
      </w:r>
    </w:p>
    <w:p w14:paraId="576964A5"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Init_Buzzer();  </w:t>
      </w:r>
    </w:p>
    <w:p w14:paraId="01470010"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Init_PIR();  </w:t>
      </w:r>
    </w:p>
    <w:p w14:paraId="1BDA0B6E"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16F5357C"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lastRenderedPageBreak/>
        <w:t>  </w:t>
      </w:r>
    </w:p>
    <w:p w14:paraId="58118FB4"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loop()  </w:t>
      </w:r>
    </w:p>
    <w:p w14:paraId="34C2D0AF"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30CC951A"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if</w:t>
      </w:r>
      <w:r w:rsidRPr="00137D0D">
        <w:rPr>
          <w:rFonts w:ascii="Consolas" w:eastAsia="宋体" w:hAnsi="Consolas" w:cs="宋体"/>
          <w:color w:val="000000"/>
          <w:kern w:val="0"/>
          <w:sz w:val="18"/>
          <w:szCs w:val="18"/>
          <w:bdr w:val="none" w:sz="0" w:space="0" w:color="auto" w:frame="1"/>
        </w:rPr>
        <w:t>(Val_PIR()){  </w:t>
      </w:r>
    </w:p>
    <w:p w14:paraId="3380E3E2"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if</w:t>
      </w:r>
      <w:r w:rsidRPr="00137D0D">
        <w:rPr>
          <w:rFonts w:ascii="Consolas" w:eastAsia="宋体" w:hAnsi="Consolas" w:cs="宋体"/>
          <w:color w:val="000000"/>
          <w:kern w:val="0"/>
          <w:sz w:val="18"/>
          <w:szCs w:val="18"/>
          <w:bdr w:val="none" w:sz="0" w:space="0" w:color="auto" w:frame="1"/>
        </w:rPr>
        <w:t>(Val_LDR()&lt;150){  </w:t>
      </w:r>
    </w:p>
    <w:p w14:paraId="72B31BFB"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LED_Off();  </w:t>
      </w:r>
    </w:p>
    <w:p w14:paraId="5C4565F1"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Alarm();  </w:t>
      </w:r>
    </w:p>
    <w:p w14:paraId="6D64AED5"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  </w:t>
      </w:r>
    </w:p>
    <w:p w14:paraId="4A940AE1"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else</w:t>
      </w:r>
      <w:r w:rsidRPr="00137D0D">
        <w:rPr>
          <w:rFonts w:ascii="Consolas" w:eastAsia="宋体" w:hAnsi="Consolas" w:cs="宋体"/>
          <w:color w:val="000000"/>
          <w:kern w:val="0"/>
          <w:sz w:val="18"/>
          <w:szCs w:val="18"/>
          <w:bdr w:val="none" w:sz="0" w:space="0" w:color="auto" w:frame="1"/>
        </w:rPr>
        <w:t>{  </w:t>
      </w:r>
    </w:p>
    <w:p w14:paraId="2C7229FD"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LED_PWM(Val_LDR());  </w:t>
      </w:r>
    </w:p>
    <w:p w14:paraId="32C196FE"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Mute();  </w:t>
      </w:r>
    </w:p>
    <w:p w14:paraId="47CA5E12"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  </w:t>
      </w:r>
    </w:p>
    <w:p w14:paraId="3987C38A"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else</w:t>
      </w:r>
      <w:r w:rsidRPr="00137D0D">
        <w:rPr>
          <w:rFonts w:ascii="Consolas" w:eastAsia="宋体" w:hAnsi="Consolas" w:cs="宋体"/>
          <w:color w:val="000000"/>
          <w:kern w:val="0"/>
          <w:sz w:val="18"/>
          <w:szCs w:val="18"/>
          <w:bdr w:val="none" w:sz="0" w:space="0" w:color="auto" w:frame="1"/>
        </w:rPr>
        <w:t>{  </w:t>
      </w:r>
    </w:p>
    <w:p w14:paraId="2865474C"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LED_Off();  </w:t>
      </w:r>
    </w:p>
    <w:p w14:paraId="506CF0FF"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Mute();  </w:t>
      </w:r>
    </w:p>
    <w:p w14:paraId="7E663DED"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  </w:t>
      </w:r>
    </w:p>
    <w:p w14:paraId="33629E64"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69632E61"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1CF72717"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Init_LDR(){  </w:t>
      </w:r>
    </w:p>
    <w:p w14:paraId="50A36DC1"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28B65B22"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76D2EEE8"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15242608"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Init_Buzzer(){  </w:t>
      </w:r>
    </w:p>
    <w:p w14:paraId="26D3BC2D"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pinMode(LED,OUTPUT);  </w:t>
      </w:r>
    </w:p>
    <w:p w14:paraId="23E6D7D3"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pinMode(Buzzer,OUTPUT);  </w:t>
      </w:r>
    </w:p>
    <w:p w14:paraId="69F28C72"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1902E69B"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1F557F15"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Alarm(){  </w:t>
      </w:r>
    </w:p>
    <w:p w14:paraId="2DF91A01"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2E8B57"/>
          <w:kern w:val="0"/>
          <w:sz w:val="18"/>
          <w:szCs w:val="18"/>
          <w:bdr w:val="none" w:sz="0" w:space="0" w:color="auto" w:frame="1"/>
        </w:rPr>
        <w:t>int</w:t>
      </w:r>
      <w:r w:rsidRPr="00137D0D">
        <w:rPr>
          <w:rFonts w:ascii="Consolas" w:eastAsia="宋体" w:hAnsi="Consolas" w:cs="宋体"/>
          <w:color w:val="000000"/>
          <w:kern w:val="0"/>
          <w:sz w:val="18"/>
          <w:szCs w:val="18"/>
          <w:bdr w:val="none" w:sz="0" w:space="0" w:color="auto" w:frame="1"/>
        </w:rPr>
        <w:t> cnt=0;  </w:t>
      </w:r>
    </w:p>
    <w:p w14:paraId="486755E1"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for</w:t>
      </w:r>
      <w:r w:rsidRPr="00137D0D">
        <w:rPr>
          <w:rFonts w:ascii="Consolas" w:eastAsia="宋体" w:hAnsi="Consolas" w:cs="宋体"/>
          <w:color w:val="000000"/>
          <w:kern w:val="0"/>
          <w:sz w:val="18"/>
          <w:szCs w:val="18"/>
          <w:bdr w:val="none" w:sz="0" w:space="0" w:color="auto" w:frame="1"/>
        </w:rPr>
        <w:t>(</w:t>
      </w:r>
      <w:r w:rsidRPr="00137D0D">
        <w:rPr>
          <w:rFonts w:ascii="Consolas" w:eastAsia="宋体" w:hAnsi="Consolas" w:cs="宋体"/>
          <w:b/>
          <w:bCs/>
          <w:color w:val="2E8B57"/>
          <w:kern w:val="0"/>
          <w:sz w:val="18"/>
          <w:szCs w:val="18"/>
          <w:bdr w:val="none" w:sz="0" w:space="0" w:color="auto" w:frame="1"/>
        </w:rPr>
        <w:t>int</w:t>
      </w:r>
      <w:r w:rsidRPr="00137D0D">
        <w:rPr>
          <w:rFonts w:ascii="Consolas" w:eastAsia="宋体" w:hAnsi="Consolas" w:cs="宋体"/>
          <w:color w:val="000000"/>
          <w:kern w:val="0"/>
          <w:sz w:val="18"/>
          <w:szCs w:val="18"/>
          <w:bdr w:val="none" w:sz="0" w:space="0" w:color="auto" w:frame="1"/>
        </w:rPr>
        <w:t> Hz=200;Hz&lt;=800;Hz++){  </w:t>
      </w:r>
    </w:p>
    <w:p w14:paraId="3F567773"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cnt++;  </w:t>
      </w:r>
    </w:p>
    <w:p w14:paraId="73314107"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if</w:t>
      </w:r>
      <w:r w:rsidRPr="00137D0D">
        <w:rPr>
          <w:rFonts w:ascii="Consolas" w:eastAsia="宋体" w:hAnsi="Consolas" w:cs="宋体"/>
          <w:color w:val="000000"/>
          <w:kern w:val="0"/>
          <w:sz w:val="18"/>
          <w:szCs w:val="18"/>
          <w:bdr w:val="none" w:sz="0" w:space="0" w:color="auto" w:frame="1"/>
        </w:rPr>
        <w:t>(cnt == 40){  </w:t>
      </w:r>
    </w:p>
    <w:p w14:paraId="4398A9F8"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cnt=0;  </w:t>
      </w:r>
    </w:p>
    <w:p w14:paraId="52BD75D2"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digitalWrite(LED,!digitalRead(LED));    </w:t>
      </w:r>
      <w:r w:rsidRPr="00137D0D">
        <w:rPr>
          <w:rFonts w:ascii="Consolas" w:eastAsia="宋体" w:hAnsi="Consolas" w:cs="宋体"/>
          <w:color w:val="008200"/>
          <w:kern w:val="0"/>
          <w:sz w:val="18"/>
          <w:szCs w:val="18"/>
          <w:bdr w:val="none" w:sz="0" w:space="0" w:color="auto" w:frame="1"/>
        </w:rPr>
        <w:t>//LED</w:t>
      </w:r>
      <w:r w:rsidRPr="00137D0D">
        <w:rPr>
          <w:rFonts w:ascii="Consolas" w:eastAsia="宋体" w:hAnsi="Consolas" w:cs="宋体"/>
          <w:color w:val="008200"/>
          <w:kern w:val="0"/>
          <w:sz w:val="18"/>
          <w:szCs w:val="18"/>
          <w:bdr w:val="none" w:sz="0" w:space="0" w:color="auto" w:frame="1"/>
        </w:rPr>
        <w:t>状态翻转</w:t>
      </w:r>
      <w:r w:rsidRPr="00137D0D">
        <w:rPr>
          <w:rFonts w:ascii="Consolas" w:eastAsia="宋体" w:hAnsi="Consolas" w:cs="宋体"/>
          <w:color w:val="008200"/>
          <w:kern w:val="0"/>
          <w:sz w:val="18"/>
          <w:szCs w:val="18"/>
          <w:bdr w:val="none" w:sz="0" w:space="0" w:color="auto" w:frame="1"/>
        </w:rPr>
        <w:t> </w:t>
      </w:r>
      <w:r w:rsidRPr="00137D0D">
        <w:rPr>
          <w:rFonts w:ascii="Consolas" w:eastAsia="宋体" w:hAnsi="Consolas" w:cs="宋体"/>
          <w:color w:val="000000"/>
          <w:kern w:val="0"/>
          <w:sz w:val="18"/>
          <w:szCs w:val="18"/>
          <w:bdr w:val="none" w:sz="0" w:space="0" w:color="auto" w:frame="1"/>
        </w:rPr>
        <w:t>  </w:t>
      </w:r>
    </w:p>
    <w:p w14:paraId="495DD440"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  </w:t>
      </w:r>
    </w:p>
    <w:p w14:paraId="2FA488B9"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tone(Buzzer,Hz);      </w:t>
      </w:r>
    </w:p>
    <w:p w14:paraId="561DE325"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delay(5);  </w:t>
      </w:r>
    </w:p>
    <w:p w14:paraId="539FD649"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    </w:t>
      </w:r>
    </w:p>
    <w:p w14:paraId="35EC922D"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delay(1000);  </w:t>
      </w:r>
    </w:p>
    <w:p w14:paraId="4FB09227"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for</w:t>
      </w:r>
      <w:r w:rsidRPr="00137D0D">
        <w:rPr>
          <w:rFonts w:ascii="Consolas" w:eastAsia="宋体" w:hAnsi="Consolas" w:cs="宋体"/>
          <w:color w:val="000000"/>
          <w:kern w:val="0"/>
          <w:sz w:val="18"/>
          <w:szCs w:val="18"/>
          <w:bdr w:val="none" w:sz="0" w:space="0" w:color="auto" w:frame="1"/>
        </w:rPr>
        <w:t>(</w:t>
      </w:r>
      <w:r w:rsidRPr="00137D0D">
        <w:rPr>
          <w:rFonts w:ascii="Consolas" w:eastAsia="宋体" w:hAnsi="Consolas" w:cs="宋体"/>
          <w:b/>
          <w:bCs/>
          <w:color w:val="2E8B57"/>
          <w:kern w:val="0"/>
          <w:sz w:val="18"/>
          <w:szCs w:val="18"/>
          <w:bdr w:val="none" w:sz="0" w:space="0" w:color="auto" w:frame="1"/>
        </w:rPr>
        <w:t>int</w:t>
      </w:r>
      <w:r w:rsidRPr="00137D0D">
        <w:rPr>
          <w:rFonts w:ascii="Consolas" w:eastAsia="宋体" w:hAnsi="Consolas" w:cs="宋体"/>
          <w:color w:val="000000"/>
          <w:kern w:val="0"/>
          <w:sz w:val="18"/>
          <w:szCs w:val="18"/>
          <w:bdr w:val="none" w:sz="0" w:space="0" w:color="auto" w:frame="1"/>
        </w:rPr>
        <w:t> Hz=800;Hz&gt;=200;Hz--){  </w:t>
      </w:r>
    </w:p>
    <w:p w14:paraId="43E3B8C9"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cnt++;  </w:t>
      </w:r>
    </w:p>
    <w:p w14:paraId="1234CFF6"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if</w:t>
      </w:r>
      <w:r w:rsidRPr="00137D0D">
        <w:rPr>
          <w:rFonts w:ascii="Consolas" w:eastAsia="宋体" w:hAnsi="Consolas" w:cs="宋体"/>
          <w:color w:val="000000"/>
          <w:kern w:val="0"/>
          <w:sz w:val="18"/>
          <w:szCs w:val="18"/>
          <w:bdr w:val="none" w:sz="0" w:space="0" w:color="auto" w:frame="1"/>
        </w:rPr>
        <w:t>(cnt == 40){  </w:t>
      </w:r>
    </w:p>
    <w:p w14:paraId="0F1ADB26"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cnt=0;  </w:t>
      </w:r>
    </w:p>
    <w:p w14:paraId="1455FEEC"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digitalWrite(LED,!digitalRead(LED));    </w:t>
      </w:r>
      <w:r w:rsidRPr="00137D0D">
        <w:rPr>
          <w:rFonts w:ascii="Consolas" w:eastAsia="宋体" w:hAnsi="Consolas" w:cs="宋体"/>
          <w:color w:val="008200"/>
          <w:kern w:val="0"/>
          <w:sz w:val="18"/>
          <w:szCs w:val="18"/>
          <w:bdr w:val="none" w:sz="0" w:space="0" w:color="auto" w:frame="1"/>
        </w:rPr>
        <w:t>//LED</w:t>
      </w:r>
      <w:r w:rsidRPr="00137D0D">
        <w:rPr>
          <w:rFonts w:ascii="Consolas" w:eastAsia="宋体" w:hAnsi="Consolas" w:cs="宋体"/>
          <w:color w:val="008200"/>
          <w:kern w:val="0"/>
          <w:sz w:val="18"/>
          <w:szCs w:val="18"/>
          <w:bdr w:val="none" w:sz="0" w:space="0" w:color="auto" w:frame="1"/>
        </w:rPr>
        <w:t>状态翻转</w:t>
      </w:r>
      <w:r w:rsidRPr="00137D0D">
        <w:rPr>
          <w:rFonts w:ascii="Consolas" w:eastAsia="宋体" w:hAnsi="Consolas" w:cs="宋体"/>
          <w:color w:val="000000"/>
          <w:kern w:val="0"/>
          <w:sz w:val="18"/>
          <w:szCs w:val="18"/>
          <w:bdr w:val="none" w:sz="0" w:space="0" w:color="auto" w:frame="1"/>
        </w:rPr>
        <w:t>  </w:t>
      </w:r>
    </w:p>
    <w:p w14:paraId="42216D77"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lastRenderedPageBreak/>
        <w:t>    }  </w:t>
      </w:r>
    </w:p>
    <w:p w14:paraId="17713DE2"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tone(Buzzer,Hz);    </w:t>
      </w:r>
      <w:r w:rsidRPr="00137D0D">
        <w:rPr>
          <w:rFonts w:ascii="Consolas" w:eastAsia="宋体" w:hAnsi="Consolas" w:cs="宋体"/>
          <w:color w:val="008200"/>
          <w:kern w:val="0"/>
          <w:sz w:val="18"/>
          <w:szCs w:val="18"/>
          <w:bdr w:val="none" w:sz="0" w:space="0" w:color="auto" w:frame="1"/>
        </w:rPr>
        <w:t>//</w:t>
      </w:r>
      <w:r w:rsidRPr="00137D0D">
        <w:rPr>
          <w:rFonts w:ascii="Consolas" w:eastAsia="宋体" w:hAnsi="Consolas" w:cs="宋体"/>
          <w:color w:val="008200"/>
          <w:kern w:val="0"/>
          <w:sz w:val="18"/>
          <w:szCs w:val="18"/>
          <w:bdr w:val="none" w:sz="0" w:space="0" w:color="auto" w:frame="1"/>
        </w:rPr>
        <w:t>向蜂鸣器输出频率</w:t>
      </w:r>
      <w:r w:rsidRPr="00137D0D">
        <w:rPr>
          <w:rFonts w:ascii="Consolas" w:eastAsia="宋体" w:hAnsi="Consolas" w:cs="宋体"/>
          <w:color w:val="000000"/>
          <w:kern w:val="0"/>
          <w:sz w:val="18"/>
          <w:szCs w:val="18"/>
          <w:bdr w:val="none" w:sz="0" w:space="0" w:color="auto" w:frame="1"/>
        </w:rPr>
        <w:t>  </w:t>
      </w:r>
    </w:p>
    <w:p w14:paraId="6E5FBDCC"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8200"/>
          <w:kern w:val="0"/>
          <w:sz w:val="18"/>
          <w:szCs w:val="18"/>
          <w:bdr w:val="none" w:sz="0" w:space="0" w:color="auto" w:frame="1"/>
        </w:rPr>
        <w:t>//     play_Joy();</w:t>
      </w:r>
      <w:r w:rsidRPr="00137D0D">
        <w:rPr>
          <w:rFonts w:ascii="Consolas" w:eastAsia="宋体" w:hAnsi="Consolas" w:cs="宋体"/>
          <w:color w:val="000000"/>
          <w:kern w:val="0"/>
          <w:sz w:val="18"/>
          <w:szCs w:val="18"/>
          <w:bdr w:val="none" w:sz="0" w:space="0" w:color="auto" w:frame="1"/>
        </w:rPr>
        <w:t>  </w:t>
      </w:r>
    </w:p>
    <w:p w14:paraId="6A012BE0"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8200"/>
          <w:kern w:val="0"/>
          <w:sz w:val="18"/>
          <w:szCs w:val="18"/>
          <w:bdr w:val="none" w:sz="0" w:space="0" w:color="auto" w:frame="1"/>
        </w:rPr>
        <w:t>//     delay(5);</w:t>
      </w:r>
      <w:r w:rsidRPr="00137D0D">
        <w:rPr>
          <w:rFonts w:ascii="Consolas" w:eastAsia="宋体" w:hAnsi="Consolas" w:cs="宋体"/>
          <w:color w:val="000000"/>
          <w:kern w:val="0"/>
          <w:sz w:val="18"/>
          <w:szCs w:val="18"/>
          <w:bdr w:val="none" w:sz="0" w:space="0" w:color="auto" w:frame="1"/>
        </w:rPr>
        <w:t>  </w:t>
      </w:r>
    </w:p>
    <w:p w14:paraId="49FD1873"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delay(5);  </w:t>
      </w:r>
    </w:p>
    <w:p w14:paraId="0D9FD915"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    </w:t>
      </w:r>
    </w:p>
    <w:p w14:paraId="4857C449"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6A11ED33"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4CC59EB5"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Mute(){  </w:t>
      </w:r>
    </w:p>
    <w:p w14:paraId="54667625"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noTone(Buzzer);  </w:t>
      </w:r>
    </w:p>
    <w:p w14:paraId="79CF54F6"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digitalWrite(Buzzer,LOW);  </w:t>
      </w:r>
    </w:p>
    <w:p w14:paraId="21FB544F"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digitalWrite(LED,LOW);  </w:t>
      </w:r>
    </w:p>
    <w:p w14:paraId="41DE26C0"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02817B9B"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3C6F9358"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1F746CFE"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2E8B57"/>
          <w:kern w:val="0"/>
          <w:sz w:val="18"/>
          <w:szCs w:val="18"/>
          <w:bdr w:val="none" w:sz="0" w:space="0" w:color="auto" w:frame="1"/>
        </w:rPr>
        <w:t>int</w:t>
      </w:r>
      <w:r w:rsidRPr="00137D0D">
        <w:rPr>
          <w:rFonts w:ascii="Consolas" w:eastAsia="宋体" w:hAnsi="Consolas" w:cs="宋体"/>
          <w:color w:val="000000"/>
          <w:kern w:val="0"/>
          <w:sz w:val="18"/>
          <w:szCs w:val="18"/>
          <w:bdr w:val="none" w:sz="0" w:space="0" w:color="auto" w:frame="1"/>
        </w:rPr>
        <w:t> Val_LDR(){  </w:t>
      </w:r>
    </w:p>
    <w:p w14:paraId="50860478"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2E8B57"/>
          <w:kern w:val="0"/>
          <w:sz w:val="18"/>
          <w:szCs w:val="18"/>
          <w:bdr w:val="none" w:sz="0" w:space="0" w:color="auto" w:frame="1"/>
        </w:rPr>
        <w:t>int</w:t>
      </w:r>
      <w:r w:rsidRPr="00137D0D">
        <w:rPr>
          <w:rFonts w:ascii="Consolas" w:eastAsia="宋体" w:hAnsi="Consolas" w:cs="宋体"/>
          <w:color w:val="000000"/>
          <w:kern w:val="0"/>
          <w:sz w:val="18"/>
          <w:szCs w:val="18"/>
          <w:bdr w:val="none" w:sz="0" w:space="0" w:color="auto" w:frame="1"/>
        </w:rPr>
        <w:t> value,out;   </w:t>
      </w:r>
    </w:p>
    <w:p w14:paraId="40665246"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value = analogRead(A0);  </w:t>
      </w:r>
    </w:p>
    <w:p w14:paraId="306F29BD"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out = map(value,0,1023,0,255);  </w:t>
      </w:r>
    </w:p>
    <w:p w14:paraId="33A0F720"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return</w:t>
      </w:r>
      <w:r w:rsidRPr="00137D0D">
        <w:rPr>
          <w:rFonts w:ascii="Consolas" w:eastAsia="宋体" w:hAnsi="Consolas" w:cs="宋体"/>
          <w:color w:val="000000"/>
          <w:kern w:val="0"/>
          <w:sz w:val="18"/>
          <w:szCs w:val="18"/>
          <w:bdr w:val="none" w:sz="0" w:space="0" w:color="auto" w:frame="1"/>
        </w:rPr>
        <w:t> out;  </w:t>
      </w:r>
    </w:p>
    <w:p w14:paraId="41355AB2"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36E530DC"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11904BBB"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Init_Light(){  </w:t>
      </w:r>
    </w:p>
    <w:p w14:paraId="67B5F64F"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pinMode(11,OUTPUT);  </w:t>
      </w:r>
    </w:p>
    <w:p w14:paraId="4AB72970"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6FBD8760"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54FF57F9"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LED_On(){   </w:t>
      </w:r>
      <w:r w:rsidRPr="00137D0D">
        <w:rPr>
          <w:rFonts w:ascii="Consolas" w:eastAsia="宋体" w:hAnsi="Consolas" w:cs="宋体"/>
          <w:color w:val="008200"/>
          <w:kern w:val="0"/>
          <w:sz w:val="18"/>
          <w:szCs w:val="18"/>
          <w:bdr w:val="none" w:sz="0" w:space="0" w:color="auto" w:frame="1"/>
        </w:rPr>
        <w:t>//</w:t>
      </w:r>
      <w:r w:rsidRPr="00137D0D">
        <w:rPr>
          <w:rFonts w:ascii="Consolas" w:eastAsia="宋体" w:hAnsi="Consolas" w:cs="宋体"/>
          <w:color w:val="008200"/>
          <w:kern w:val="0"/>
          <w:sz w:val="18"/>
          <w:szCs w:val="18"/>
          <w:bdr w:val="none" w:sz="0" w:space="0" w:color="auto" w:frame="1"/>
        </w:rPr>
        <w:t>开灯</w:t>
      </w:r>
      <w:r w:rsidRPr="00137D0D">
        <w:rPr>
          <w:rFonts w:ascii="Consolas" w:eastAsia="宋体" w:hAnsi="Consolas" w:cs="宋体"/>
          <w:color w:val="000000"/>
          <w:kern w:val="0"/>
          <w:sz w:val="18"/>
          <w:szCs w:val="18"/>
          <w:bdr w:val="none" w:sz="0" w:space="0" w:color="auto" w:frame="1"/>
        </w:rPr>
        <w:t>  </w:t>
      </w:r>
    </w:p>
    <w:p w14:paraId="62DECD16"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digitalWrite(11,HIGH);  </w:t>
      </w:r>
    </w:p>
    <w:p w14:paraId="186EB8D6"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6AB5962C"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534F0B2C"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LED_Off(){   </w:t>
      </w:r>
      <w:r w:rsidRPr="00137D0D">
        <w:rPr>
          <w:rFonts w:ascii="Consolas" w:eastAsia="宋体" w:hAnsi="Consolas" w:cs="宋体"/>
          <w:color w:val="008200"/>
          <w:kern w:val="0"/>
          <w:sz w:val="18"/>
          <w:szCs w:val="18"/>
          <w:bdr w:val="none" w:sz="0" w:space="0" w:color="auto" w:frame="1"/>
        </w:rPr>
        <w:t>//</w:t>
      </w:r>
      <w:r w:rsidRPr="00137D0D">
        <w:rPr>
          <w:rFonts w:ascii="Consolas" w:eastAsia="宋体" w:hAnsi="Consolas" w:cs="宋体"/>
          <w:color w:val="008200"/>
          <w:kern w:val="0"/>
          <w:sz w:val="18"/>
          <w:szCs w:val="18"/>
          <w:bdr w:val="none" w:sz="0" w:space="0" w:color="auto" w:frame="1"/>
        </w:rPr>
        <w:t>关灯</w:t>
      </w:r>
      <w:r w:rsidRPr="00137D0D">
        <w:rPr>
          <w:rFonts w:ascii="Consolas" w:eastAsia="宋体" w:hAnsi="Consolas" w:cs="宋体"/>
          <w:color w:val="000000"/>
          <w:kern w:val="0"/>
          <w:sz w:val="18"/>
          <w:szCs w:val="18"/>
          <w:bdr w:val="none" w:sz="0" w:space="0" w:color="auto" w:frame="1"/>
        </w:rPr>
        <w:t>  </w:t>
      </w:r>
    </w:p>
    <w:p w14:paraId="1A6C741F"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digitalWrite(11,LOW);  </w:t>
      </w:r>
    </w:p>
    <w:p w14:paraId="4DAF9AA2"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64CC1CBB"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057710A6"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LED_PWM(byte degree){  </w:t>
      </w:r>
    </w:p>
    <w:p w14:paraId="43C65432"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analogWrite(11,degree);  </w:t>
      </w:r>
    </w:p>
    <w:p w14:paraId="2A98DC3B"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454583A6"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16D84455"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006699"/>
          <w:kern w:val="0"/>
          <w:sz w:val="18"/>
          <w:szCs w:val="18"/>
          <w:bdr w:val="none" w:sz="0" w:space="0" w:color="auto" w:frame="1"/>
        </w:rPr>
        <w:t>void</w:t>
      </w:r>
      <w:r w:rsidRPr="00137D0D">
        <w:rPr>
          <w:rFonts w:ascii="Consolas" w:eastAsia="宋体" w:hAnsi="Consolas" w:cs="宋体"/>
          <w:color w:val="000000"/>
          <w:kern w:val="0"/>
          <w:sz w:val="18"/>
          <w:szCs w:val="18"/>
          <w:bdr w:val="none" w:sz="0" w:space="0" w:color="auto" w:frame="1"/>
        </w:rPr>
        <w:t> Init_PIR(){  </w:t>
      </w:r>
    </w:p>
    <w:p w14:paraId="01C2403B"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pinMode(PIR_pin, INPUT);   </w:t>
      </w:r>
    </w:p>
    <w:p w14:paraId="1426D8A0"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315126A7"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1144ABD0"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b/>
          <w:bCs/>
          <w:color w:val="2E8B57"/>
          <w:kern w:val="0"/>
          <w:sz w:val="18"/>
          <w:szCs w:val="18"/>
          <w:bdr w:val="none" w:sz="0" w:space="0" w:color="auto" w:frame="1"/>
        </w:rPr>
        <w:t>bool</w:t>
      </w:r>
      <w:r w:rsidRPr="00137D0D">
        <w:rPr>
          <w:rFonts w:ascii="Consolas" w:eastAsia="宋体" w:hAnsi="Consolas" w:cs="宋体"/>
          <w:color w:val="000000"/>
          <w:kern w:val="0"/>
          <w:sz w:val="18"/>
          <w:szCs w:val="18"/>
          <w:bdr w:val="none" w:sz="0" w:space="0" w:color="auto" w:frame="1"/>
        </w:rPr>
        <w:t> Val_PIR(){  </w:t>
      </w:r>
    </w:p>
    <w:p w14:paraId="1280078F"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2E8B57"/>
          <w:kern w:val="0"/>
          <w:sz w:val="18"/>
          <w:szCs w:val="18"/>
          <w:bdr w:val="none" w:sz="0" w:space="0" w:color="auto" w:frame="1"/>
        </w:rPr>
        <w:t>bool</w:t>
      </w:r>
      <w:r w:rsidRPr="00137D0D">
        <w:rPr>
          <w:rFonts w:ascii="Consolas" w:eastAsia="宋体" w:hAnsi="Consolas" w:cs="宋体"/>
          <w:color w:val="000000"/>
          <w:kern w:val="0"/>
          <w:sz w:val="18"/>
          <w:szCs w:val="18"/>
          <w:bdr w:val="none" w:sz="0" w:space="0" w:color="auto" w:frame="1"/>
        </w:rPr>
        <w:t> val;  </w:t>
      </w:r>
    </w:p>
    <w:p w14:paraId="54AEA6E1"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lastRenderedPageBreak/>
        <w:t>  val = digitalRead(PIR_pin);  </w:t>
      </w:r>
    </w:p>
    <w:p w14:paraId="4B44ECD7" w14:textId="77777777" w:rsidR="00137D0D" w:rsidRPr="00137D0D" w:rsidRDefault="00137D0D" w:rsidP="00137D0D">
      <w:pPr>
        <w:widowControl/>
        <w:pBdr>
          <w:left w:val="single" w:sz="18" w:space="0" w:color="6CE26C"/>
        </w:pBdr>
        <w:shd w:val="clear" w:color="auto" w:fill="FFFFFF"/>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r w:rsidRPr="00137D0D">
        <w:rPr>
          <w:rFonts w:ascii="Consolas" w:eastAsia="宋体" w:hAnsi="Consolas" w:cs="宋体"/>
          <w:b/>
          <w:bCs/>
          <w:color w:val="006699"/>
          <w:kern w:val="0"/>
          <w:sz w:val="18"/>
          <w:szCs w:val="18"/>
          <w:bdr w:val="none" w:sz="0" w:space="0" w:color="auto" w:frame="1"/>
        </w:rPr>
        <w:t>return</w:t>
      </w:r>
      <w:r w:rsidRPr="00137D0D">
        <w:rPr>
          <w:rFonts w:ascii="Consolas" w:eastAsia="宋体" w:hAnsi="Consolas" w:cs="宋体"/>
          <w:color w:val="000000"/>
          <w:kern w:val="0"/>
          <w:sz w:val="18"/>
          <w:szCs w:val="18"/>
          <w:bdr w:val="none" w:sz="0" w:space="0" w:color="auto" w:frame="1"/>
        </w:rPr>
        <w:t>(val);  </w:t>
      </w:r>
    </w:p>
    <w:p w14:paraId="2E3ECB8C" w14:textId="77777777" w:rsidR="00137D0D" w:rsidRPr="00137D0D" w:rsidRDefault="00137D0D" w:rsidP="00137D0D">
      <w:pPr>
        <w:widowControl/>
        <w:pBdr>
          <w:left w:val="single" w:sz="18" w:space="0" w:color="6CE26C"/>
        </w:pBdr>
        <w:shd w:val="clear" w:color="auto" w:fill="F8F8F8"/>
        <w:spacing w:line="210" w:lineRule="atLeast"/>
        <w:jc w:val="left"/>
        <w:rPr>
          <w:rFonts w:ascii="Consolas" w:eastAsia="宋体" w:hAnsi="Consolas" w:cs="宋体"/>
          <w:color w:val="5C5C5C"/>
          <w:kern w:val="0"/>
          <w:sz w:val="18"/>
          <w:szCs w:val="18"/>
        </w:rPr>
      </w:pPr>
      <w:r w:rsidRPr="00137D0D">
        <w:rPr>
          <w:rFonts w:ascii="Consolas" w:eastAsia="宋体" w:hAnsi="Consolas" w:cs="宋体"/>
          <w:color w:val="000000"/>
          <w:kern w:val="0"/>
          <w:sz w:val="18"/>
          <w:szCs w:val="18"/>
          <w:bdr w:val="none" w:sz="0" w:space="0" w:color="auto" w:frame="1"/>
        </w:rPr>
        <w:t>}  </w:t>
      </w:r>
    </w:p>
    <w:p w14:paraId="048D3F41" w14:textId="39C042B5" w:rsidR="00280F90" w:rsidRDefault="00280F90" w:rsidP="00B1624B"/>
    <w:p w14:paraId="1FCBE608" w14:textId="6124A044" w:rsidR="00280F90" w:rsidRDefault="00672D2D" w:rsidP="00B1624B">
      <w:r>
        <w:rPr>
          <w:noProof/>
        </w:rPr>
        <w:drawing>
          <wp:inline distT="0" distB="0" distL="0" distR="0" wp14:anchorId="55252A3E" wp14:editId="17E9AE9A">
            <wp:extent cx="5274310" cy="536067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5360670"/>
                    </a:xfrm>
                    <a:prstGeom prst="rect">
                      <a:avLst/>
                    </a:prstGeom>
                  </pic:spPr>
                </pic:pic>
              </a:graphicData>
            </a:graphic>
          </wp:inline>
        </w:drawing>
      </w:r>
    </w:p>
    <w:p w14:paraId="4661CCCA" w14:textId="77777777" w:rsidR="00B01B1C" w:rsidRDefault="00B01B1C" w:rsidP="00B01B1C"/>
    <w:p w14:paraId="452D8042" w14:textId="6E9F3778" w:rsidR="00AA6ECE" w:rsidRDefault="001467E5" w:rsidP="00B01B1C">
      <w:r>
        <w:rPr>
          <w:rFonts w:hint="eastAsia"/>
        </w:rPr>
        <w:t>运行结果正常</w:t>
      </w:r>
      <w:r w:rsidR="00B01B1C">
        <w:rPr>
          <w:rFonts w:hint="eastAsia"/>
        </w:rPr>
        <w:t>。</w:t>
      </w:r>
    </w:p>
    <w:p w14:paraId="6D1FEEED" w14:textId="26A55388" w:rsidR="00E033F1" w:rsidRDefault="00E033F1" w:rsidP="00B01B1C"/>
    <w:p w14:paraId="2F825270" w14:textId="35A157D9" w:rsidR="00190ED5" w:rsidRDefault="00190ED5" w:rsidP="00B01B1C"/>
    <w:p w14:paraId="09B3EC6A" w14:textId="5681440C" w:rsidR="00190ED5" w:rsidRDefault="00190ED5" w:rsidP="00B01B1C"/>
    <w:p w14:paraId="381C5A46" w14:textId="32C00812" w:rsidR="00190ED5" w:rsidRDefault="00190ED5" w:rsidP="00B01B1C"/>
    <w:p w14:paraId="0C026FD0" w14:textId="548826CC" w:rsidR="00190ED5" w:rsidRDefault="00190ED5" w:rsidP="00B01B1C"/>
    <w:p w14:paraId="06454EB5" w14:textId="2BE92D21" w:rsidR="00190ED5" w:rsidRDefault="00190ED5" w:rsidP="00B01B1C"/>
    <w:p w14:paraId="2B750762" w14:textId="77777777" w:rsidR="00190ED5" w:rsidRDefault="00190ED5" w:rsidP="00B01B1C"/>
    <w:p w14:paraId="3F05DAAF" w14:textId="1ED0A3ED" w:rsidR="00760A7F" w:rsidRDefault="00760A7F" w:rsidP="00760A7F">
      <w:pPr>
        <w:pStyle w:val="2"/>
      </w:pPr>
      <w:r>
        <w:rPr>
          <w:rFonts w:hint="eastAsia"/>
        </w:rPr>
        <w:lastRenderedPageBreak/>
        <w:t>5</w:t>
      </w:r>
      <w:r>
        <w:t>.2.</w:t>
      </w:r>
      <w:r>
        <w:rPr>
          <w:rFonts w:hint="eastAsia"/>
        </w:rPr>
        <w:t>集成调试</w:t>
      </w:r>
    </w:p>
    <w:p w14:paraId="7353D84F" w14:textId="01381655" w:rsidR="00137D0D" w:rsidRDefault="00760A7F" w:rsidP="00760A7F">
      <w:pPr>
        <w:pStyle w:val="a3"/>
        <w:widowControl/>
        <w:numPr>
          <w:ilvl w:val="0"/>
          <w:numId w:val="5"/>
        </w:numPr>
        <w:ind w:firstLineChars="0"/>
        <w:jc w:val="left"/>
      </w:pPr>
      <w:r>
        <w:rPr>
          <w:rFonts w:hint="eastAsia"/>
        </w:rPr>
        <w:t>多功能机器人</w:t>
      </w:r>
    </w:p>
    <w:p w14:paraId="007A4059" w14:textId="77777777" w:rsidR="00E033F1" w:rsidRDefault="00E033F1" w:rsidP="00760A7F">
      <w:pPr>
        <w:widowControl/>
        <w:jc w:val="left"/>
      </w:pPr>
    </w:p>
    <w:p w14:paraId="010639BD" w14:textId="315EB508" w:rsidR="00760A7F" w:rsidRDefault="00D65FB4" w:rsidP="00760A7F">
      <w:pPr>
        <w:widowControl/>
        <w:jc w:val="left"/>
      </w:pPr>
      <w:r>
        <w:rPr>
          <w:noProof/>
        </w:rPr>
        <w:drawing>
          <wp:inline distT="0" distB="0" distL="0" distR="0" wp14:anchorId="1953B339" wp14:editId="54D71D3B">
            <wp:extent cx="5274310" cy="5229860"/>
            <wp:effectExtent l="0" t="0" r="254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5229860"/>
                    </a:xfrm>
                    <a:prstGeom prst="rect">
                      <a:avLst/>
                    </a:prstGeom>
                  </pic:spPr>
                </pic:pic>
              </a:graphicData>
            </a:graphic>
          </wp:inline>
        </w:drawing>
      </w:r>
    </w:p>
    <w:p w14:paraId="39C70A07" w14:textId="77777777" w:rsidR="00D65FB4" w:rsidRDefault="00D65FB4">
      <w:pPr>
        <w:widowControl/>
        <w:jc w:val="left"/>
      </w:pPr>
    </w:p>
    <w:p w14:paraId="59403D73" w14:textId="40364744" w:rsidR="00784753" w:rsidRDefault="00D65FB4">
      <w:pPr>
        <w:widowControl/>
        <w:jc w:val="left"/>
      </w:pPr>
      <w:r>
        <w:rPr>
          <w:rFonts w:hint="eastAsia"/>
        </w:rPr>
        <w:t>运行结果正常。</w:t>
      </w:r>
      <w:r w:rsidR="00784753">
        <w:br w:type="page"/>
      </w:r>
    </w:p>
    <w:p w14:paraId="72D0C0BA" w14:textId="6360DBB7" w:rsidR="00784753" w:rsidRDefault="00784753" w:rsidP="00784753">
      <w:pPr>
        <w:pStyle w:val="1"/>
      </w:pPr>
      <w:r>
        <w:rPr>
          <w:rFonts w:hint="eastAsia"/>
        </w:rPr>
        <w:lastRenderedPageBreak/>
        <w:t>6</w:t>
      </w:r>
      <w:r>
        <w:t>.</w:t>
      </w:r>
      <w:r>
        <w:rPr>
          <w:rFonts w:hint="eastAsia"/>
        </w:rPr>
        <w:t>测试与交付</w:t>
      </w:r>
    </w:p>
    <w:p w14:paraId="15D9E0CA" w14:textId="1FD76456" w:rsidR="00784753" w:rsidRDefault="00784753" w:rsidP="00784753">
      <w:pPr>
        <w:pStyle w:val="2"/>
      </w:pPr>
      <w:r>
        <w:rPr>
          <w:rFonts w:hint="eastAsia"/>
        </w:rPr>
        <w:t>6</w:t>
      </w:r>
      <w:r>
        <w:t>.1.</w:t>
      </w:r>
      <w:r>
        <w:rPr>
          <w:rFonts w:hint="eastAsia"/>
        </w:rPr>
        <w:t>测试方案</w:t>
      </w:r>
    </w:p>
    <w:p w14:paraId="2530F104" w14:textId="55C2D4EC" w:rsidR="00784753" w:rsidRDefault="00445C51" w:rsidP="00172194">
      <w:pPr>
        <w:pStyle w:val="a3"/>
        <w:numPr>
          <w:ilvl w:val="0"/>
          <w:numId w:val="5"/>
        </w:numPr>
        <w:ind w:firstLineChars="0"/>
      </w:pPr>
      <w:r>
        <w:rPr>
          <w:rFonts w:hint="eastAsia"/>
        </w:rPr>
        <w:t>环境、工具</w:t>
      </w:r>
    </w:p>
    <w:p w14:paraId="2E6F43F7" w14:textId="7D1BE73F" w:rsidR="00172194" w:rsidRDefault="00172194" w:rsidP="00784753"/>
    <w:p w14:paraId="32836635" w14:textId="00C331A4" w:rsidR="00172194" w:rsidRDefault="00172194" w:rsidP="00784753">
      <w:r>
        <w:t>T</w:t>
      </w:r>
      <w:r>
        <w:rPr>
          <w:rFonts w:hint="eastAsia"/>
        </w:rPr>
        <w:t>inkpad模拟仿真平台</w:t>
      </w:r>
    </w:p>
    <w:p w14:paraId="044F4103" w14:textId="6F7DBFD1" w:rsidR="00445C51" w:rsidRDefault="00445C51" w:rsidP="00784753"/>
    <w:p w14:paraId="377E8085" w14:textId="28B91E47" w:rsidR="00445C51" w:rsidRDefault="00445C51" w:rsidP="003600D3">
      <w:pPr>
        <w:pStyle w:val="a3"/>
        <w:numPr>
          <w:ilvl w:val="0"/>
          <w:numId w:val="5"/>
        </w:numPr>
        <w:ind w:firstLineChars="0"/>
      </w:pPr>
      <w:r>
        <w:rPr>
          <w:rFonts w:hint="eastAsia"/>
        </w:rPr>
        <w:t>方法</w:t>
      </w:r>
    </w:p>
    <w:p w14:paraId="60CB5671" w14:textId="20D59816" w:rsidR="003600D3" w:rsidRDefault="003600D3" w:rsidP="003600D3"/>
    <w:p w14:paraId="3D384C99" w14:textId="1C045743" w:rsidR="003600D3" w:rsidRDefault="003600D3" w:rsidP="003600D3">
      <w:r>
        <w:rPr>
          <w:rFonts w:hint="eastAsia"/>
        </w:rPr>
        <w:t>模拟仿真</w:t>
      </w:r>
    </w:p>
    <w:p w14:paraId="0CE96E29" w14:textId="7233E239" w:rsidR="00784753" w:rsidRDefault="00784753" w:rsidP="00784753"/>
    <w:p w14:paraId="4B7AA1E9" w14:textId="09569F99" w:rsidR="00784753" w:rsidRDefault="00784753" w:rsidP="00784753">
      <w:pPr>
        <w:pStyle w:val="2"/>
      </w:pPr>
      <w:r>
        <w:rPr>
          <w:rFonts w:hint="eastAsia"/>
        </w:rPr>
        <w:t>6</w:t>
      </w:r>
      <w:r>
        <w:t>.2.</w:t>
      </w:r>
      <w:r>
        <w:rPr>
          <w:rFonts w:hint="eastAsia"/>
        </w:rPr>
        <w:t>测试结果</w:t>
      </w:r>
    </w:p>
    <w:p w14:paraId="7CA0CE1D" w14:textId="1224A66E" w:rsidR="003C5568" w:rsidRPr="003C5568" w:rsidRDefault="00445C51" w:rsidP="003C5568">
      <w:r>
        <w:rPr>
          <w:rFonts w:hint="eastAsia"/>
        </w:rPr>
        <w:t>和预期的结果一致。</w:t>
      </w:r>
    </w:p>
    <w:p w14:paraId="4AAA8013" w14:textId="77777777" w:rsidR="00B74742" w:rsidRPr="00B74742" w:rsidRDefault="00B74742" w:rsidP="00B74742"/>
    <w:p w14:paraId="6FB3A61A" w14:textId="54B82913" w:rsidR="00784753" w:rsidRDefault="00784753">
      <w:pPr>
        <w:widowControl/>
        <w:jc w:val="left"/>
      </w:pPr>
      <w:r>
        <w:br w:type="page"/>
      </w:r>
    </w:p>
    <w:p w14:paraId="380C9588" w14:textId="625119B7" w:rsidR="00B74742" w:rsidRDefault="00784753" w:rsidP="00784753">
      <w:pPr>
        <w:pStyle w:val="1"/>
      </w:pPr>
      <w:r>
        <w:rPr>
          <w:rFonts w:hint="eastAsia"/>
        </w:rPr>
        <w:lastRenderedPageBreak/>
        <w:t>7</w:t>
      </w:r>
      <w:r>
        <w:t>.</w:t>
      </w:r>
      <w:r>
        <w:rPr>
          <w:rFonts w:hint="eastAsia"/>
        </w:rPr>
        <w:t>总结与展望</w:t>
      </w:r>
    </w:p>
    <w:p w14:paraId="5C547A57" w14:textId="3907B277" w:rsidR="00784753" w:rsidRDefault="00784753" w:rsidP="00784753">
      <w:pPr>
        <w:pStyle w:val="2"/>
      </w:pPr>
      <w:r>
        <w:rPr>
          <w:rFonts w:hint="eastAsia"/>
        </w:rPr>
        <w:t>7</w:t>
      </w:r>
      <w:r>
        <w:t>.1.</w:t>
      </w:r>
      <w:r>
        <w:rPr>
          <w:rFonts w:hint="eastAsia"/>
        </w:rPr>
        <w:t>当前系统的优缺点</w:t>
      </w:r>
    </w:p>
    <w:p w14:paraId="77564AC1" w14:textId="366FA4D3" w:rsidR="004868CB" w:rsidRDefault="004868CB" w:rsidP="004868CB">
      <w:r>
        <w:rPr>
          <w:rFonts w:hint="eastAsia"/>
        </w:rPr>
        <w:t>优点：</w:t>
      </w:r>
    </w:p>
    <w:p w14:paraId="74130E5D" w14:textId="1A1B0338" w:rsidR="004868CB" w:rsidRDefault="004868CB" w:rsidP="004868CB"/>
    <w:p w14:paraId="19573185" w14:textId="3FD63CFD" w:rsidR="004868CB" w:rsidRDefault="004868CB" w:rsidP="004868CB">
      <w:r>
        <w:rPr>
          <w:rFonts w:hint="eastAsia"/>
        </w:rPr>
        <w:t>能实时监测人类活动，并监测环境光的强度。</w:t>
      </w:r>
    </w:p>
    <w:p w14:paraId="18EE8D6E" w14:textId="12B46E6F" w:rsidR="004868CB" w:rsidRDefault="004868CB" w:rsidP="004868CB"/>
    <w:p w14:paraId="2EFD5804" w14:textId="53E5EFA7" w:rsidR="004868CB" w:rsidRDefault="004868CB" w:rsidP="004868CB">
      <w:r>
        <w:rPr>
          <w:rFonts w:hint="eastAsia"/>
        </w:rPr>
        <w:t>缺点：</w:t>
      </w:r>
    </w:p>
    <w:p w14:paraId="3727CD36" w14:textId="0CF85302" w:rsidR="004868CB" w:rsidRDefault="004868CB" w:rsidP="004868CB"/>
    <w:p w14:paraId="6B4B5453" w14:textId="2B232F54" w:rsidR="006F7D66" w:rsidRDefault="004868CB" w:rsidP="004868CB">
      <w:r>
        <w:rPr>
          <w:rFonts w:hint="eastAsia"/>
        </w:rPr>
        <w:t>数码管模块</w:t>
      </w:r>
      <w:r w:rsidR="006F7D66">
        <w:rPr>
          <w:rFonts w:hint="eastAsia"/>
        </w:rPr>
        <w:t>没有与</w:t>
      </w:r>
      <w:r>
        <w:rPr>
          <w:rFonts w:hint="eastAsia"/>
        </w:rPr>
        <w:t>具有感光功能的机器人模块完全</w:t>
      </w:r>
      <w:r w:rsidR="006F7D66">
        <w:rPr>
          <w:rFonts w:hint="eastAsia"/>
        </w:rPr>
        <w:t>隔离。程序并没有达到低耦合的效果。</w:t>
      </w:r>
    </w:p>
    <w:p w14:paraId="5047C4F7" w14:textId="77777777" w:rsidR="004868CB" w:rsidRPr="004868CB" w:rsidRDefault="004868CB" w:rsidP="004868CB"/>
    <w:p w14:paraId="3A6A9B91" w14:textId="26DECE29" w:rsidR="00784753" w:rsidRDefault="00784753" w:rsidP="00784753"/>
    <w:p w14:paraId="4C97D57B" w14:textId="77E5C0AC" w:rsidR="00784753" w:rsidRDefault="00784753" w:rsidP="00784753"/>
    <w:p w14:paraId="441D8364" w14:textId="0A1E32DF" w:rsidR="00784753" w:rsidRDefault="00784753" w:rsidP="00784753">
      <w:pPr>
        <w:pStyle w:val="2"/>
      </w:pPr>
      <w:r>
        <w:rPr>
          <w:rFonts w:hint="eastAsia"/>
        </w:rPr>
        <w:t>7</w:t>
      </w:r>
      <w:r>
        <w:t>.2.</w:t>
      </w:r>
      <w:r>
        <w:rPr>
          <w:rFonts w:hint="eastAsia"/>
        </w:rPr>
        <w:t>未来展望</w:t>
      </w:r>
    </w:p>
    <w:p w14:paraId="036777EC" w14:textId="4450CBFE" w:rsidR="00D542A6" w:rsidRDefault="00D542A6" w:rsidP="00677B42">
      <w:pPr>
        <w:ind w:firstLine="420"/>
      </w:pPr>
      <w:r>
        <w:rPr>
          <w:rFonts w:hint="eastAsia"/>
        </w:rPr>
        <w:t>学习单片机，要</w:t>
      </w:r>
      <w:r w:rsidR="00677B42">
        <w:rPr>
          <w:rFonts w:hint="eastAsia"/>
        </w:rPr>
        <w:t>先</w:t>
      </w:r>
      <w:r>
        <w:rPr>
          <w:rFonts w:hint="eastAsia"/>
        </w:rPr>
        <w:t>把单片机这个概念搞懂。什么是单片机？单片机是将一台能工作的计算机包含的如下部分：C</w:t>
      </w:r>
      <w:r>
        <w:t>PU</w:t>
      </w:r>
      <w:r>
        <w:rPr>
          <w:rFonts w:hint="eastAsia"/>
        </w:rPr>
        <w:t>、R</w:t>
      </w:r>
      <w:r>
        <w:t>AM</w:t>
      </w:r>
      <w:r>
        <w:rPr>
          <w:rFonts w:hint="eastAsia"/>
        </w:rPr>
        <w:t>、R</w:t>
      </w:r>
      <w:r>
        <w:t>OM</w:t>
      </w:r>
      <w:r>
        <w:rPr>
          <w:rFonts w:hint="eastAsia"/>
        </w:rPr>
        <w:t>、I</w:t>
      </w:r>
      <w:r>
        <w:t>/O</w:t>
      </w:r>
      <w:r>
        <w:rPr>
          <w:rFonts w:hint="eastAsia"/>
        </w:rPr>
        <w:t>，集成在一块集成电路芯片上。</w:t>
      </w:r>
    </w:p>
    <w:p w14:paraId="6AAEB1A7" w14:textId="797F83A4" w:rsidR="00677B42" w:rsidRDefault="00677B42" w:rsidP="00677B42">
      <w:pPr>
        <w:ind w:firstLine="420"/>
      </w:pPr>
      <w:r>
        <w:rPr>
          <w:rFonts w:hint="eastAsia"/>
        </w:rPr>
        <w:t>对于</w:t>
      </w:r>
      <w:r w:rsidR="00DC04D4">
        <w:t>A</w:t>
      </w:r>
      <w:r>
        <w:rPr>
          <w:rFonts w:hint="eastAsia"/>
        </w:rPr>
        <w:t>rduino</w:t>
      </w:r>
      <w:r w:rsidR="00B227F1">
        <w:t xml:space="preserve"> </w:t>
      </w:r>
      <w:r w:rsidR="00DC04D4">
        <w:t>U</w:t>
      </w:r>
      <w:r w:rsidR="00B227F1">
        <w:rPr>
          <w:rFonts w:hint="eastAsia"/>
        </w:rPr>
        <w:t>no</w:t>
      </w:r>
      <w:r>
        <w:rPr>
          <w:rFonts w:hint="eastAsia"/>
        </w:rPr>
        <w:t>而言，其只有一个核心，这意味着</w:t>
      </w:r>
      <w:r w:rsidR="004F70B1">
        <w:rPr>
          <w:rFonts w:hint="eastAsia"/>
        </w:rPr>
        <w:t>在同一时刻，</w:t>
      </w:r>
      <w:r>
        <w:rPr>
          <w:rFonts w:hint="eastAsia"/>
        </w:rPr>
        <w:t>它只能做一件事。</w:t>
      </w:r>
    </w:p>
    <w:p w14:paraId="2656034C" w14:textId="6ED47A04" w:rsidR="00DC04D4" w:rsidRDefault="00DC04D4" w:rsidP="00677B42">
      <w:pPr>
        <w:ind w:firstLine="420"/>
      </w:pPr>
      <w:r>
        <w:rPr>
          <w:rFonts w:hint="eastAsia"/>
        </w:rPr>
        <w:t>这</w:t>
      </w:r>
      <w:r w:rsidR="00E21A86">
        <w:rPr>
          <w:rFonts w:hint="eastAsia"/>
        </w:rPr>
        <w:t>使得</w:t>
      </w:r>
      <w:r>
        <w:rPr>
          <w:rFonts w:hint="eastAsia"/>
        </w:rPr>
        <w:t>我</w:t>
      </w:r>
      <w:r w:rsidR="00E21A86">
        <w:rPr>
          <w:rFonts w:hint="eastAsia"/>
        </w:rPr>
        <w:t>的单片机</w:t>
      </w:r>
      <w:r>
        <w:rPr>
          <w:rFonts w:hint="eastAsia"/>
        </w:rPr>
        <w:t>课程设计的</w:t>
      </w:r>
      <w:r w:rsidR="00E21A86">
        <w:rPr>
          <w:rFonts w:hint="eastAsia"/>
        </w:rPr>
        <w:t>有了缺憾</w:t>
      </w:r>
      <w:r w:rsidR="0096032D">
        <w:rPr>
          <w:rFonts w:hint="eastAsia"/>
        </w:rPr>
        <w:t>。</w:t>
      </w:r>
      <w:r>
        <w:rPr>
          <w:rFonts w:hint="eastAsia"/>
        </w:rPr>
        <w:t>我的蓝图是数码管模块单独分离运行，不受具有人类感知能力的可调光机器人模块的影响，但由于Arduino</w:t>
      </w:r>
      <w:r>
        <w:t xml:space="preserve"> U</w:t>
      </w:r>
      <w:r>
        <w:rPr>
          <w:rFonts w:hint="eastAsia"/>
        </w:rPr>
        <w:t>no的缘故，无法实现彻底的解耦。</w:t>
      </w:r>
    </w:p>
    <w:p w14:paraId="7ACADF87" w14:textId="0DD5F6A7" w:rsidR="008F3A52" w:rsidRDefault="00134AF2" w:rsidP="00677B42">
      <w:pPr>
        <w:ind w:firstLine="420"/>
      </w:pPr>
      <w:r>
        <w:rPr>
          <w:rFonts w:hint="eastAsia"/>
        </w:rPr>
        <w:t>上了大学，我一直在反思学习</w:t>
      </w:r>
      <w:r w:rsidR="003D53B4">
        <w:rPr>
          <w:rFonts w:hint="eastAsia"/>
        </w:rPr>
        <w:t>到底是</w:t>
      </w:r>
      <w:r>
        <w:rPr>
          <w:rFonts w:hint="eastAsia"/>
        </w:rPr>
        <w:t>为了什么？大一、大二那时候我总是被老师牵着鼻子走，这边学一点，那边学一点，</w:t>
      </w:r>
      <w:r w:rsidR="004A28A0">
        <w:rPr>
          <w:rFonts w:hint="eastAsia"/>
        </w:rPr>
        <w:t>到头来学的都是皮毛。</w:t>
      </w:r>
    </w:p>
    <w:p w14:paraId="289AF105" w14:textId="40479FAD" w:rsidR="00DC04D4" w:rsidRDefault="00134AF2" w:rsidP="00677B42">
      <w:pPr>
        <w:ind w:firstLine="420"/>
      </w:pPr>
      <w:r>
        <w:rPr>
          <w:rFonts w:hint="eastAsia"/>
        </w:rPr>
        <w:t>随着学习的深入，我渐渐开始觉醒，我学习不是为了应付考试，不是为了创造自身的价值，我学习仅仅是为了我自己开心！学自己感兴趣的知识，会使得自己更有动力，并愿意</w:t>
      </w:r>
      <w:r w:rsidR="009349DD">
        <w:rPr>
          <w:rFonts w:hint="eastAsia"/>
        </w:rPr>
        <w:t>深究技术细节。</w:t>
      </w:r>
    </w:p>
    <w:p w14:paraId="16C592FB" w14:textId="2E0B90C2" w:rsidR="00A67F20" w:rsidRDefault="00A67F20" w:rsidP="00677B42">
      <w:pPr>
        <w:ind w:firstLine="420"/>
      </w:pPr>
      <w:r>
        <w:rPr>
          <w:rFonts w:hint="eastAsia"/>
        </w:rPr>
        <w:t>学校开设的课程，对我而言，仅仅是起一个引路作用，让我明白计算机专业有哪些路子可循。经过一个学期的探索，对于单片机这门课程，我已经有了自己的答案，这不是我未来考虑的方向。</w:t>
      </w:r>
    </w:p>
    <w:p w14:paraId="0CBD3F8A" w14:textId="5B0A4C2B" w:rsidR="0087681F" w:rsidRPr="00DC04D4" w:rsidRDefault="0087681F" w:rsidP="00677B42">
      <w:pPr>
        <w:ind w:firstLine="420"/>
      </w:pPr>
      <w:r>
        <w:rPr>
          <w:rFonts w:hint="eastAsia"/>
        </w:rPr>
        <w:t>感谢明老师一个学期的陪伴，江湖再见！！！！！</w:t>
      </w:r>
    </w:p>
    <w:p w14:paraId="2D22FA86" w14:textId="77777777" w:rsidR="00784753" w:rsidRDefault="00784753">
      <w:pPr>
        <w:widowControl/>
        <w:jc w:val="left"/>
        <w:rPr>
          <w:rFonts w:asciiTheme="majorHAnsi" w:eastAsiaTheme="majorEastAsia" w:hAnsiTheme="majorHAnsi" w:cstheme="majorBidi"/>
          <w:b/>
          <w:bCs/>
          <w:sz w:val="32"/>
          <w:szCs w:val="32"/>
        </w:rPr>
      </w:pPr>
      <w:r>
        <w:br w:type="page"/>
      </w:r>
    </w:p>
    <w:p w14:paraId="14D8F068" w14:textId="3E7E2D3C" w:rsidR="003E3E08" w:rsidRDefault="00784753" w:rsidP="003E3E08">
      <w:pPr>
        <w:pStyle w:val="1"/>
        <w:jc w:val="center"/>
      </w:pPr>
      <w:r>
        <w:rPr>
          <w:rFonts w:hint="eastAsia"/>
        </w:rPr>
        <w:lastRenderedPageBreak/>
        <w:t>参考文献</w:t>
      </w:r>
    </w:p>
    <w:p w14:paraId="1BF65EFF" w14:textId="77777777" w:rsidR="003E3E08" w:rsidRPr="003F6D5D" w:rsidRDefault="003E3E08" w:rsidP="003E3E08">
      <w:pPr>
        <w:pStyle w:val="a4"/>
        <w:rPr>
          <w:rFonts w:ascii="楷体" w:eastAsia="楷体" w:hAnsi="楷体"/>
        </w:rPr>
      </w:pPr>
      <w:r>
        <w:fldChar w:fldCharType="begin"/>
      </w:r>
      <w:r>
        <w:instrText xml:space="preserve"> ADDIN ZOTERO_BIBL {"uncited":[],"omitted":[],"custom":[]} CSL_BIBLIOGRAPHY </w:instrText>
      </w:r>
      <w:r>
        <w:fldChar w:fldCharType="separate"/>
      </w:r>
      <w:r w:rsidRPr="003E3E08">
        <w:rPr>
          <w:rFonts w:ascii="等线" w:eastAsia="等线" w:hAnsi="等线"/>
        </w:rPr>
        <w:t>[1]</w:t>
      </w:r>
      <w:r w:rsidRPr="003E3E08">
        <w:rPr>
          <w:rFonts w:ascii="等线" w:eastAsia="等线" w:hAnsi="等线"/>
        </w:rPr>
        <w:tab/>
        <w:t>Can Arduino help with tightrope walking?[EB/OL]//Arduino Blog. (2022-06-16)[2022-06-</w:t>
      </w:r>
      <w:r w:rsidRPr="003F6D5D">
        <w:rPr>
          <w:rFonts w:ascii="楷体" w:eastAsia="楷体" w:hAnsi="楷体"/>
        </w:rPr>
        <w:t>17]. https://blog.arduino.cc/2022/06/17/can-arduino-help-with-tightrope-walking/.</w:t>
      </w:r>
    </w:p>
    <w:p w14:paraId="55A718E1" w14:textId="77777777" w:rsidR="003E3E08" w:rsidRPr="003F6D5D" w:rsidRDefault="003E3E08" w:rsidP="003E3E08">
      <w:pPr>
        <w:pStyle w:val="a4"/>
        <w:rPr>
          <w:rFonts w:ascii="楷体" w:eastAsia="楷体" w:hAnsi="楷体"/>
        </w:rPr>
      </w:pPr>
      <w:r w:rsidRPr="003F6D5D">
        <w:rPr>
          <w:rFonts w:ascii="楷体" w:eastAsia="楷体" w:hAnsi="楷体"/>
        </w:rPr>
        <w:t>[2]</w:t>
      </w:r>
      <w:r w:rsidRPr="003F6D5D">
        <w:rPr>
          <w:rFonts w:ascii="楷体" w:eastAsia="楷体" w:hAnsi="楷体"/>
        </w:rPr>
        <w:tab/>
        <w:t>An UNO Mini Limited Edition necklace is a must-have accessory for Arduino lovers![EB/OL]//Arduino Blog. (2022-06-11)[2022-06-17]. https://blog.arduino.cc/2022/06/11/an-uno-mini-limited-edition-necklace-is-a-must-have-accessory-for-makers/.</w:t>
      </w:r>
    </w:p>
    <w:p w14:paraId="06724B14" w14:textId="77777777" w:rsidR="003E3E08" w:rsidRPr="003F6D5D" w:rsidRDefault="003E3E08" w:rsidP="003E3E08">
      <w:pPr>
        <w:pStyle w:val="a4"/>
        <w:rPr>
          <w:rFonts w:ascii="楷体" w:eastAsia="楷体" w:hAnsi="楷体"/>
        </w:rPr>
      </w:pPr>
      <w:r w:rsidRPr="003F6D5D">
        <w:rPr>
          <w:rFonts w:ascii="楷体" w:eastAsia="楷体" w:hAnsi="楷体"/>
        </w:rPr>
        <w:t>[3]</w:t>
      </w:r>
      <w:r w:rsidRPr="003F6D5D">
        <w:rPr>
          <w:rFonts w:ascii="楷体" w:eastAsia="楷体" w:hAnsi="楷体"/>
        </w:rPr>
        <w:tab/>
        <w:t>This system continuously monitors water levels for seven houses[EB/OL]//Arduino Blog. (2022-06-08)[2022-06-17]. https://blog.arduino.cc/2022/06/08/this-system-continuously-monitors-water-levels-for-seven-houses/.</w:t>
      </w:r>
    </w:p>
    <w:p w14:paraId="69B701D9" w14:textId="77777777" w:rsidR="003E3E08" w:rsidRPr="003F6D5D" w:rsidRDefault="003E3E08" w:rsidP="003E3E08">
      <w:pPr>
        <w:pStyle w:val="a4"/>
        <w:rPr>
          <w:rFonts w:ascii="楷体" w:eastAsia="楷体" w:hAnsi="楷体"/>
        </w:rPr>
      </w:pPr>
      <w:r w:rsidRPr="003F6D5D">
        <w:rPr>
          <w:rFonts w:ascii="楷体" w:eastAsia="楷体" w:hAnsi="楷体"/>
        </w:rPr>
        <w:t>[4]</w:t>
      </w:r>
      <w:r w:rsidRPr="003F6D5D">
        <w:rPr>
          <w:rFonts w:ascii="楷体" w:eastAsia="楷体" w:hAnsi="楷体"/>
        </w:rPr>
        <w:tab/>
        <w:t>陈霖凯. 是谁动了我的电脑——基于Arduino的智能监控抓拍器设计[J]. 发明与创新(高中生), 2022(05): 39-41.</w:t>
      </w:r>
    </w:p>
    <w:p w14:paraId="2CCEDBE4" w14:textId="77777777" w:rsidR="003E3E08" w:rsidRPr="003F6D5D" w:rsidRDefault="003E3E08" w:rsidP="003E3E08">
      <w:pPr>
        <w:pStyle w:val="a4"/>
        <w:rPr>
          <w:rFonts w:ascii="楷体" w:eastAsia="楷体" w:hAnsi="楷体"/>
        </w:rPr>
      </w:pPr>
      <w:r w:rsidRPr="003F6D5D">
        <w:rPr>
          <w:rFonts w:ascii="楷体" w:eastAsia="楷体" w:hAnsi="楷体"/>
        </w:rPr>
        <w:t>[5]</w:t>
      </w:r>
      <w:r w:rsidRPr="003F6D5D">
        <w:rPr>
          <w:rFonts w:ascii="楷体" w:eastAsia="楷体" w:hAnsi="楷体"/>
        </w:rPr>
        <w:tab/>
        <w:t>贺焕利, 王宇峰, 章丽. 基于Arduino的车辆防酒驾系统[J]. 湖北汽车工业学院学报, 2022, 36(01): 63-65.</w:t>
      </w:r>
    </w:p>
    <w:p w14:paraId="16D68F8D" w14:textId="77777777" w:rsidR="003E3E08" w:rsidRPr="003F6D5D" w:rsidRDefault="003E3E08" w:rsidP="003E3E08">
      <w:pPr>
        <w:pStyle w:val="a4"/>
        <w:rPr>
          <w:rFonts w:ascii="楷体" w:eastAsia="楷体" w:hAnsi="楷体"/>
        </w:rPr>
      </w:pPr>
      <w:r w:rsidRPr="003F6D5D">
        <w:rPr>
          <w:rFonts w:ascii="楷体" w:eastAsia="楷体" w:hAnsi="楷体"/>
        </w:rPr>
        <w:t>[6]</w:t>
      </w:r>
      <w:r w:rsidRPr="003F6D5D">
        <w:rPr>
          <w:rFonts w:ascii="楷体" w:eastAsia="楷体" w:hAnsi="楷体"/>
        </w:rPr>
        <w:tab/>
        <w:t>李柯. 基于Arduino的智能蓝牙小车设计[J/OL]. 电子测试, 2022, 36(07): 21-23. DOI:10.16520/j.cnki.1000-8519.2022.07.015.</w:t>
      </w:r>
    </w:p>
    <w:p w14:paraId="099A35E2" w14:textId="70477AC9" w:rsidR="003E3E08" w:rsidRPr="003E3E08" w:rsidRDefault="003E3E08" w:rsidP="003E3E08">
      <w:r>
        <w:fldChar w:fldCharType="end"/>
      </w:r>
    </w:p>
    <w:sectPr w:rsidR="003E3E08" w:rsidRPr="003E3E08">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A5E4F"/>
    <w:multiLevelType w:val="hybridMultilevel"/>
    <w:tmpl w:val="D290945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D6F0CFA"/>
    <w:multiLevelType w:val="multilevel"/>
    <w:tmpl w:val="09C66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7C11A2"/>
    <w:multiLevelType w:val="multilevel"/>
    <w:tmpl w:val="BA943474"/>
    <w:lvl w:ilvl="0">
      <w:start w:val="1"/>
      <w:numFmt w:val="bullet"/>
      <w:lvlText w:val=""/>
      <w:lvlJc w:val="left"/>
      <w:pPr>
        <w:ind w:left="360" w:hanging="360"/>
      </w:pPr>
      <w:rPr>
        <w:rFonts w:ascii="Wingdings" w:hAnsi="Wingdings" w:hint="default"/>
      </w:rPr>
    </w:lvl>
    <w:lvl w:ilvl="1">
      <w:start w:val="1"/>
      <w:numFmt w:val="decimal"/>
      <w:isLgl/>
      <w:lvlText w:val="%1.%2."/>
      <w:lvlJc w:val="left"/>
      <w:pPr>
        <w:ind w:left="525" w:hanging="52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C0C3DF8"/>
    <w:multiLevelType w:val="multilevel"/>
    <w:tmpl w:val="07E4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74425F"/>
    <w:multiLevelType w:val="multilevel"/>
    <w:tmpl w:val="1472B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8E922C6"/>
    <w:multiLevelType w:val="multilevel"/>
    <w:tmpl w:val="5A2A91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F9A654B"/>
    <w:multiLevelType w:val="hybridMultilevel"/>
    <w:tmpl w:val="FA60C7E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A354FD3"/>
    <w:multiLevelType w:val="hybridMultilevel"/>
    <w:tmpl w:val="005C1B42"/>
    <w:lvl w:ilvl="0" w:tplc="1B40DC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45E5D42"/>
    <w:multiLevelType w:val="multilevel"/>
    <w:tmpl w:val="BA943474"/>
    <w:lvl w:ilvl="0">
      <w:start w:val="1"/>
      <w:numFmt w:val="bullet"/>
      <w:lvlText w:val=""/>
      <w:lvlJc w:val="left"/>
      <w:pPr>
        <w:ind w:left="360" w:hanging="360"/>
      </w:pPr>
      <w:rPr>
        <w:rFonts w:ascii="Wingdings" w:hAnsi="Wingdings" w:hint="default"/>
      </w:rPr>
    </w:lvl>
    <w:lvl w:ilvl="1">
      <w:start w:val="1"/>
      <w:numFmt w:val="decimal"/>
      <w:isLgl/>
      <w:lvlText w:val="%1.%2."/>
      <w:lvlJc w:val="left"/>
      <w:pPr>
        <w:ind w:left="525" w:hanging="52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60FC5ECF"/>
    <w:multiLevelType w:val="hybridMultilevel"/>
    <w:tmpl w:val="9B4891B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6A033FD9"/>
    <w:multiLevelType w:val="multilevel"/>
    <w:tmpl w:val="69DCBE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62697858">
    <w:abstractNumId w:val="7"/>
  </w:num>
  <w:num w:numId="2" w16cid:durableId="147326457">
    <w:abstractNumId w:val="2"/>
  </w:num>
  <w:num w:numId="3" w16cid:durableId="1951663599">
    <w:abstractNumId w:val="9"/>
  </w:num>
  <w:num w:numId="4" w16cid:durableId="1585453094">
    <w:abstractNumId w:val="6"/>
  </w:num>
  <w:num w:numId="5" w16cid:durableId="165705272">
    <w:abstractNumId w:val="0"/>
  </w:num>
  <w:num w:numId="6" w16cid:durableId="1363550642">
    <w:abstractNumId w:val="8"/>
  </w:num>
  <w:num w:numId="7" w16cid:durableId="1135834817">
    <w:abstractNumId w:val="1"/>
  </w:num>
  <w:num w:numId="8" w16cid:durableId="1544319706">
    <w:abstractNumId w:val="10"/>
  </w:num>
  <w:num w:numId="9" w16cid:durableId="582834973">
    <w:abstractNumId w:val="4"/>
  </w:num>
  <w:num w:numId="10" w16cid:durableId="617680243">
    <w:abstractNumId w:val="5"/>
  </w:num>
  <w:num w:numId="11" w16cid:durableId="2544351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LQAITNDMwtzS3MzJR2l4NTi4sz8PJACk1oAosDLHCwAAAA="/>
  </w:docVars>
  <w:rsids>
    <w:rsidRoot w:val="00F81029"/>
    <w:rsid w:val="00017FCF"/>
    <w:rsid w:val="000A165F"/>
    <w:rsid w:val="000F2FFD"/>
    <w:rsid w:val="00134AF2"/>
    <w:rsid w:val="00137D0D"/>
    <w:rsid w:val="001467E5"/>
    <w:rsid w:val="00172194"/>
    <w:rsid w:val="00190ED5"/>
    <w:rsid w:val="001A15F1"/>
    <w:rsid w:val="00207D4C"/>
    <w:rsid w:val="00217A06"/>
    <w:rsid w:val="00234C7B"/>
    <w:rsid w:val="00236722"/>
    <w:rsid w:val="00277A7F"/>
    <w:rsid w:val="00280F90"/>
    <w:rsid w:val="002F3D81"/>
    <w:rsid w:val="0031413E"/>
    <w:rsid w:val="00322489"/>
    <w:rsid w:val="003347A4"/>
    <w:rsid w:val="003600D3"/>
    <w:rsid w:val="0038155F"/>
    <w:rsid w:val="00385491"/>
    <w:rsid w:val="003A3358"/>
    <w:rsid w:val="003B5D13"/>
    <w:rsid w:val="003B7431"/>
    <w:rsid w:val="003C22BF"/>
    <w:rsid w:val="003C5568"/>
    <w:rsid w:val="003D4FA2"/>
    <w:rsid w:val="003D53B4"/>
    <w:rsid w:val="003E3E08"/>
    <w:rsid w:val="003F6D5D"/>
    <w:rsid w:val="004032CB"/>
    <w:rsid w:val="00445C51"/>
    <w:rsid w:val="0046735D"/>
    <w:rsid w:val="004717AA"/>
    <w:rsid w:val="004868CB"/>
    <w:rsid w:val="004A28A0"/>
    <w:rsid w:val="004C5AA7"/>
    <w:rsid w:val="004F70B1"/>
    <w:rsid w:val="00562015"/>
    <w:rsid w:val="00564113"/>
    <w:rsid w:val="00566B42"/>
    <w:rsid w:val="005707C1"/>
    <w:rsid w:val="005D3406"/>
    <w:rsid w:val="005F026B"/>
    <w:rsid w:val="00617A8F"/>
    <w:rsid w:val="00671F79"/>
    <w:rsid w:val="00672D2D"/>
    <w:rsid w:val="00675B9C"/>
    <w:rsid w:val="00677B42"/>
    <w:rsid w:val="006B6603"/>
    <w:rsid w:val="006C76A3"/>
    <w:rsid w:val="006E2555"/>
    <w:rsid w:val="006F00B8"/>
    <w:rsid w:val="006F0BD8"/>
    <w:rsid w:val="006F64CB"/>
    <w:rsid w:val="006F764D"/>
    <w:rsid w:val="006F7D66"/>
    <w:rsid w:val="0071335B"/>
    <w:rsid w:val="00754B44"/>
    <w:rsid w:val="00760A7F"/>
    <w:rsid w:val="00775A74"/>
    <w:rsid w:val="00784753"/>
    <w:rsid w:val="007847EC"/>
    <w:rsid w:val="007C36EC"/>
    <w:rsid w:val="008078AA"/>
    <w:rsid w:val="00813D07"/>
    <w:rsid w:val="0083165A"/>
    <w:rsid w:val="00847226"/>
    <w:rsid w:val="0087681F"/>
    <w:rsid w:val="008900F9"/>
    <w:rsid w:val="008F2AC5"/>
    <w:rsid w:val="008F3A52"/>
    <w:rsid w:val="00906A15"/>
    <w:rsid w:val="00921A25"/>
    <w:rsid w:val="009349DD"/>
    <w:rsid w:val="0096032D"/>
    <w:rsid w:val="00997ED1"/>
    <w:rsid w:val="009D5CBD"/>
    <w:rsid w:val="009E09AC"/>
    <w:rsid w:val="009E5BCC"/>
    <w:rsid w:val="00A3047F"/>
    <w:rsid w:val="00A51FAF"/>
    <w:rsid w:val="00A60D17"/>
    <w:rsid w:val="00A67F20"/>
    <w:rsid w:val="00A92989"/>
    <w:rsid w:val="00AA110C"/>
    <w:rsid w:val="00AA6ECE"/>
    <w:rsid w:val="00AA6FC5"/>
    <w:rsid w:val="00B01B1C"/>
    <w:rsid w:val="00B01BD9"/>
    <w:rsid w:val="00B1624B"/>
    <w:rsid w:val="00B227F1"/>
    <w:rsid w:val="00B24F33"/>
    <w:rsid w:val="00B273CD"/>
    <w:rsid w:val="00B40801"/>
    <w:rsid w:val="00B74742"/>
    <w:rsid w:val="00B856FD"/>
    <w:rsid w:val="00BB111C"/>
    <w:rsid w:val="00BF71E9"/>
    <w:rsid w:val="00C22F90"/>
    <w:rsid w:val="00D02DAE"/>
    <w:rsid w:val="00D542A6"/>
    <w:rsid w:val="00D61CD3"/>
    <w:rsid w:val="00D65FB4"/>
    <w:rsid w:val="00D76480"/>
    <w:rsid w:val="00D84AAF"/>
    <w:rsid w:val="00DC04D4"/>
    <w:rsid w:val="00E033F1"/>
    <w:rsid w:val="00E21A86"/>
    <w:rsid w:val="00E73A75"/>
    <w:rsid w:val="00E97EC9"/>
    <w:rsid w:val="00EC67EE"/>
    <w:rsid w:val="00ED78AF"/>
    <w:rsid w:val="00EF5296"/>
    <w:rsid w:val="00F0581B"/>
    <w:rsid w:val="00F2117D"/>
    <w:rsid w:val="00F2706C"/>
    <w:rsid w:val="00F73083"/>
    <w:rsid w:val="00F81029"/>
    <w:rsid w:val="00F85BD6"/>
    <w:rsid w:val="00F87DFB"/>
    <w:rsid w:val="00FA02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8DC52"/>
  <w15:chartTrackingRefBased/>
  <w15:docId w15:val="{461CB7EF-D356-4B96-B085-230CDC13A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7474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C556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3C5568"/>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4742"/>
    <w:rPr>
      <w:b/>
      <w:bCs/>
      <w:kern w:val="44"/>
      <w:sz w:val="44"/>
      <w:szCs w:val="44"/>
    </w:rPr>
  </w:style>
  <w:style w:type="character" w:customStyle="1" w:styleId="20">
    <w:name w:val="标题 2 字符"/>
    <w:basedOn w:val="a0"/>
    <w:link w:val="2"/>
    <w:uiPriority w:val="9"/>
    <w:rsid w:val="003C5568"/>
    <w:rPr>
      <w:rFonts w:asciiTheme="majorHAnsi" w:eastAsiaTheme="majorEastAsia" w:hAnsiTheme="majorHAnsi" w:cstheme="majorBidi"/>
      <w:b/>
      <w:bCs/>
      <w:sz w:val="32"/>
      <w:szCs w:val="32"/>
    </w:rPr>
  </w:style>
  <w:style w:type="paragraph" w:styleId="a3">
    <w:name w:val="List Paragraph"/>
    <w:basedOn w:val="a"/>
    <w:uiPriority w:val="34"/>
    <w:qFormat/>
    <w:rsid w:val="003C5568"/>
    <w:pPr>
      <w:ind w:firstLineChars="200" w:firstLine="420"/>
    </w:pPr>
  </w:style>
  <w:style w:type="character" w:customStyle="1" w:styleId="30">
    <w:name w:val="标题 3 字符"/>
    <w:basedOn w:val="a0"/>
    <w:link w:val="3"/>
    <w:uiPriority w:val="9"/>
    <w:rsid w:val="003C5568"/>
    <w:rPr>
      <w:b/>
      <w:bCs/>
      <w:sz w:val="32"/>
      <w:szCs w:val="32"/>
    </w:rPr>
  </w:style>
  <w:style w:type="paragraph" w:customStyle="1" w:styleId="alt">
    <w:name w:val="alt"/>
    <w:basedOn w:val="a"/>
    <w:rsid w:val="00B1624B"/>
    <w:pPr>
      <w:widowControl/>
      <w:spacing w:before="100" w:beforeAutospacing="1" w:after="100" w:afterAutospacing="1"/>
      <w:jc w:val="left"/>
    </w:pPr>
    <w:rPr>
      <w:rFonts w:ascii="宋体" w:eastAsia="宋体" w:hAnsi="宋体" w:cs="宋体"/>
      <w:kern w:val="0"/>
      <w:sz w:val="24"/>
      <w:szCs w:val="24"/>
    </w:rPr>
  </w:style>
  <w:style w:type="character" w:customStyle="1" w:styleId="comment">
    <w:name w:val="comment"/>
    <w:basedOn w:val="a0"/>
    <w:rsid w:val="00B1624B"/>
  </w:style>
  <w:style w:type="character" w:customStyle="1" w:styleId="keyword">
    <w:name w:val="keyword"/>
    <w:basedOn w:val="a0"/>
    <w:rsid w:val="00B1624B"/>
  </w:style>
  <w:style w:type="character" w:customStyle="1" w:styleId="datatypes">
    <w:name w:val="datatypes"/>
    <w:basedOn w:val="a0"/>
    <w:rsid w:val="00B1624B"/>
  </w:style>
  <w:style w:type="character" w:customStyle="1" w:styleId="preprocessor">
    <w:name w:val="preprocessor"/>
    <w:basedOn w:val="a0"/>
    <w:rsid w:val="00137D0D"/>
  </w:style>
  <w:style w:type="character" w:customStyle="1" w:styleId="string">
    <w:name w:val="string"/>
    <w:basedOn w:val="a0"/>
    <w:rsid w:val="00137D0D"/>
  </w:style>
  <w:style w:type="paragraph" w:styleId="a4">
    <w:name w:val="Bibliography"/>
    <w:basedOn w:val="a"/>
    <w:next w:val="a"/>
    <w:uiPriority w:val="37"/>
    <w:unhideWhenUsed/>
    <w:rsid w:val="003E3E0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723013">
      <w:bodyDiv w:val="1"/>
      <w:marLeft w:val="0"/>
      <w:marRight w:val="0"/>
      <w:marTop w:val="0"/>
      <w:marBottom w:val="0"/>
      <w:divBdr>
        <w:top w:val="none" w:sz="0" w:space="0" w:color="auto"/>
        <w:left w:val="none" w:sz="0" w:space="0" w:color="auto"/>
        <w:bottom w:val="none" w:sz="0" w:space="0" w:color="auto"/>
        <w:right w:val="none" w:sz="0" w:space="0" w:color="auto"/>
      </w:divBdr>
    </w:div>
    <w:div w:id="402409876">
      <w:bodyDiv w:val="1"/>
      <w:marLeft w:val="0"/>
      <w:marRight w:val="0"/>
      <w:marTop w:val="0"/>
      <w:marBottom w:val="0"/>
      <w:divBdr>
        <w:top w:val="none" w:sz="0" w:space="0" w:color="auto"/>
        <w:left w:val="none" w:sz="0" w:space="0" w:color="auto"/>
        <w:bottom w:val="none" w:sz="0" w:space="0" w:color="auto"/>
        <w:right w:val="none" w:sz="0" w:space="0" w:color="auto"/>
      </w:divBdr>
    </w:div>
    <w:div w:id="655108975">
      <w:bodyDiv w:val="1"/>
      <w:marLeft w:val="0"/>
      <w:marRight w:val="0"/>
      <w:marTop w:val="0"/>
      <w:marBottom w:val="0"/>
      <w:divBdr>
        <w:top w:val="none" w:sz="0" w:space="0" w:color="auto"/>
        <w:left w:val="none" w:sz="0" w:space="0" w:color="auto"/>
        <w:bottom w:val="none" w:sz="0" w:space="0" w:color="auto"/>
        <w:right w:val="none" w:sz="0" w:space="0" w:color="auto"/>
      </w:divBdr>
    </w:div>
    <w:div w:id="953706558">
      <w:bodyDiv w:val="1"/>
      <w:marLeft w:val="0"/>
      <w:marRight w:val="0"/>
      <w:marTop w:val="0"/>
      <w:marBottom w:val="0"/>
      <w:divBdr>
        <w:top w:val="none" w:sz="0" w:space="0" w:color="auto"/>
        <w:left w:val="none" w:sz="0" w:space="0" w:color="auto"/>
        <w:bottom w:val="none" w:sz="0" w:space="0" w:color="auto"/>
        <w:right w:val="none" w:sz="0" w:space="0" w:color="auto"/>
      </w:divBdr>
    </w:div>
    <w:div w:id="1928076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0722D-93CE-4E82-999F-85767E6B5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TotalTime>
  <Pages>23</Pages>
  <Words>2229</Words>
  <Characters>12709</Characters>
  <Application>Microsoft Office Word</Application>
  <DocSecurity>0</DocSecurity>
  <Lines>105</Lines>
  <Paragraphs>29</Paragraphs>
  <ScaleCrop>false</ScaleCrop>
  <Company/>
  <LinksUpToDate>false</LinksUpToDate>
  <CharactersWithSpaces>1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Jiakai</dc:creator>
  <cp:keywords/>
  <dc:description/>
  <cp:lastModifiedBy>Gu Jiakai</cp:lastModifiedBy>
  <cp:revision>92</cp:revision>
  <dcterms:created xsi:type="dcterms:W3CDTF">2022-06-17T00:38:00Z</dcterms:created>
  <dcterms:modified xsi:type="dcterms:W3CDTF">2022-06-18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3g2w6JY"/&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